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48113361" w14:textId="06FCC921" w:rsidR="00FD42FB" w:rsidRPr="001D0BF7" w:rsidRDefault="00745E81" w:rsidP="00CC3F12">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p>
    <w:p w14:paraId="3F186CD1" w14:textId="71A2DAFA" w:rsidR="006F4432" w:rsidRPr="001D0BF7" w:rsidRDefault="00745E81" w:rsidP="00CC3F12">
      <w:pPr>
        <w:spacing w:line="360" w:lineRule="auto"/>
        <w:jc w:val="center"/>
        <w:rPr>
          <w:rFonts w:cs="Arial"/>
          <w:b/>
          <w:bCs/>
          <w:sz w:val="32"/>
          <w:szCs w:val="32"/>
        </w:rPr>
      </w:pP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77777777" w:rsidR="00A861D4" w:rsidRPr="001D0BF7" w:rsidRDefault="00A861D4" w:rsidP="00EA07B5">
      <w:pPr>
        <w:spacing w:line="360" w:lineRule="auto"/>
        <w:rPr>
          <w:rFonts w:cs="Arial"/>
          <w:sz w:val="32"/>
          <w:szCs w:val="32"/>
        </w:rPr>
      </w:pPr>
    </w:p>
    <w:p w14:paraId="01400EF5" w14:textId="45A961AB" w:rsidR="005821EB" w:rsidRPr="001D0BF7" w:rsidRDefault="005821EB" w:rsidP="00EA07B5">
      <w:pPr>
        <w:spacing w:line="360" w:lineRule="auto"/>
        <w:rPr>
          <w:rFonts w:cs="Arial"/>
          <w:sz w:val="32"/>
          <w:szCs w:val="32"/>
        </w:rPr>
      </w:pP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5A8B46ED"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47789F">
        <w:rPr>
          <w:rFonts w:cs="Arial"/>
        </w:rPr>
        <w:t>Continuing on the development of this system is</w:t>
      </w:r>
      <w:r w:rsidR="00050512" w:rsidRPr="001D0BF7">
        <w:rPr>
          <w:rFonts w:cs="Arial"/>
        </w:rPr>
        <w:t xml:space="preserve"> aided by the</w:t>
      </w:r>
      <w:r w:rsidR="005B41F0">
        <w:rPr>
          <w:rFonts w:cs="Arial"/>
        </w:rPr>
        <w:t xml:space="preserve"> initial</w:t>
      </w:r>
      <w:r w:rsidR="00050512" w:rsidRPr="001D0BF7">
        <w:rPr>
          <w:rFonts w:cs="Arial"/>
        </w:rPr>
        <w:t xml:space="preserv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20BB7737" w14:textId="5008AD36" w:rsidR="00A636E6"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6508471" w:history="1">
            <w:r w:rsidR="00A636E6" w:rsidRPr="00E16E7C">
              <w:rPr>
                <w:rStyle w:val="Hyperlink"/>
                <w:rFonts w:ascii="Arial Black" w:hAnsi="Arial Black" w:cs="Arial"/>
                <w:noProof/>
              </w:rPr>
              <w:t>Introduction:</w:t>
            </w:r>
            <w:r w:rsidR="00A636E6">
              <w:rPr>
                <w:noProof/>
                <w:webHidden/>
              </w:rPr>
              <w:tab/>
            </w:r>
            <w:r w:rsidR="00A636E6">
              <w:rPr>
                <w:noProof/>
                <w:webHidden/>
              </w:rPr>
              <w:fldChar w:fldCharType="begin"/>
            </w:r>
            <w:r w:rsidR="00A636E6">
              <w:rPr>
                <w:noProof/>
                <w:webHidden/>
              </w:rPr>
              <w:instrText xml:space="preserve"> PAGEREF _Toc196508471 \h </w:instrText>
            </w:r>
            <w:r w:rsidR="00A636E6">
              <w:rPr>
                <w:noProof/>
                <w:webHidden/>
              </w:rPr>
            </w:r>
            <w:r w:rsidR="00A636E6">
              <w:rPr>
                <w:noProof/>
                <w:webHidden/>
              </w:rPr>
              <w:fldChar w:fldCharType="separate"/>
            </w:r>
            <w:r w:rsidR="00A636E6">
              <w:rPr>
                <w:noProof/>
                <w:webHidden/>
              </w:rPr>
              <w:t>5</w:t>
            </w:r>
            <w:r w:rsidR="00A636E6">
              <w:rPr>
                <w:noProof/>
                <w:webHidden/>
              </w:rPr>
              <w:fldChar w:fldCharType="end"/>
            </w:r>
          </w:hyperlink>
        </w:p>
        <w:p w14:paraId="52D92A35" w14:textId="2E599022"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2" w:history="1">
            <w:r w:rsidRPr="00E16E7C">
              <w:rPr>
                <w:rStyle w:val="Hyperlink"/>
                <w:rFonts w:ascii="Arial Black" w:hAnsi="Arial Black" w:cs="Arial"/>
                <w:noProof/>
              </w:rPr>
              <w:t>1.</w:t>
            </w:r>
            <w:r>
              <w:rPr>
                <w:rFonts w:asciiTheme="minorHAnsi" w:eastAsiaTheme="minorEastAsia" w:hAnsiTheme="minorHAnsi"/>
                <w:noProof/>
                <w:sz w:val="24"/>
                <w:szCs w:val="24"/>
                <w:lang w:eastAsia="en-GB"/>
              </w:rPr>
              <w:tab/>
            </w:r>
            <w:r w:rsidRPr="00E16E7C">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6508472 \h </w:instrText>
            </w:r>
            <w:r>
              <w:rPr>
                <w:noProof/>
                <w:webHidden/>
              </w:rPr>
            </w:r>
            <w:r>
              <w:rPr>
                <w:noProof/>
                <w:webHidden/>
              </w:rPr>
              <w:fldChar w:fldCharType="separate"/>
            </w:r>
            <w:r>
              <w:rPr>
                <w:noProof/>
                <w:webHidden/>
              </w:rPr>
              <w:t>6</w:t>
            </w:r>
            <w:r>
              <w:rPr>
                <w:noProof/>
                <w:webHidden/>
              </w:rPr>
              <w:fldChar w:fldCharType="end"/>
            </w:r>
          </w:hyperlink>
        </w:p>
        <w:p w14:paraId="70351A0E" w14:textId="3BDBAA35"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3" w:history="1">
            <w:r w:rsidRPr="00E16E7C">
              <w:rPr>
                <w:rStyle w:val="Hyperlink"/>
                <w:rFonts w:ascii="Arial Black" w:hAnsi="Arial Black"/>
                <w:noProof/>
              </w:rPr>
              <w:t>2</w:t>
            </w:r>
            <w:r>
              <w:rPr>
                <w:rFonts w:asciiTheme="minorHAnsi" w:eastAsiaTheme="minorEastAsia" w:hAnsiTheme="minorHAnsi"/>
                <w:noProof/>
                <w:sz w:val="24"/>
                <w:szCs w:val="24"/>
                <w:lang w:eastAsia="en-GB"/>
              </w:rPr>
              <w:tab/>
            </w:r>
            <w:r w:rsidRPr="00E16E7C">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6508473 \h </w:instrText>
            </w:r>
            <w:r>
              <w:rPr>
                <w:noProof/>
                <w:webHidden/>
              </w:rPr>
            </w:r>
            <w:r>
              <w:rPr>
                <w:noProof/>
                <w:webHidden/>
              </w:rPr>
              <w:fldChar w:fldCharType="separate"/>
            </w:r>
            <w:r>
              <w:rPr>
                <w:noProof/>
                <w:webHidden/>
              </w:rPr>
              <w:t>8</w:t>
            </w:r>
            <w:r>
              <w:rPr>
                <w:noProof/>
                <w:webHidden/>
              </w:rPr>
              <w:fldChar w:fldCharType="end"/>
            </w:r>
          </w:hyperlink>
        </w:p>
        <w:p w14:paraId="40356D04" w14:textId="7617C71B"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74" w:history="1">
            <w:r w:rsidRPr="00E16E7C">
              <w:rPr>
                <w:rStyle w:val="Hyperlink"/>
                <w:rFonts w:ascii="Arial Black" w:hAnsi="Arial Black"/>
                <w:noProof/>
              </w:rPr>
              <w:t>3</w:t>
            </w:r>
            <w:r>
              <w:rPr>
                <w:rFonts w:asciiTheme="minorHAnsi" w:eastAsiaTheme="minorEastAsia" w:hAnsiTheme="minorHAnsi"/>
                <w:noProof/>
                <w:sz w:val="24"/>
                <w:szCs w:val="24"/>
                <w:lang w:eastAsia="en-GB"/>
              </w:rPr>
              <w:tab/>
            </w:r>
            <w:r w:rsidRPr="00E16E7C">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6508474 \h </w:instrText>
            </w:r>
            <w:r>
              <w:rPr>
                <w:noProof/>
                <w:webHidden/>
              </w:rPr>
            </w:r>
            <w:r>
              <w:rPr>
                <w:noProof/>
                <w:webHidden/>
              </w:rPr>
              <w:fldChar w:fldCharType="separate"/>
            </w:r>
            <w:r>
              <w:rPr>
                <w:noProof/>
                <w:webHidden/>
              </w:rPr>
              <w:t>10</w:t>
            </w:r>
            <w:r>
              <w:rPr>
                <w:noProof/>
                <w:webHidden/>
              </w:rPr>
              <w:fldChar w:fldCharType="end"/>
            </w:r>
          </w:hyperlink>
        </w:p>
        <w:p w14:paraId="5CA41BE0" w14:textId="2264DAD4"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5" w:history="1">
            <w:r w:rsidRPr="00E16E7C">
              <w:rPr>
                <w:rStyle w:val="Hyperlink"/>
                <w:noProof/>
              </w:rPr>
              <w:t>3.1</w:t>
            </w:r>
            <w:r>
              <w:rPr>
                <w:rFonts w:asciiTheme="minorHAnsi" w:eastAsiaTheme="minorEastAsia" w:hAnsiTheme="minorHAnsi"/>
                <w:noProof/>
                <w:sz w:val="24"/>
                <w:szCs w:val="24"/>
                <w:lang w:eastAsia="en-GB"/>
              </w:rPr>
              <w:tab/>
            </w:r>
            <w:r w:rsidRPr="00E16E7C">
              <w:rPr>
                <w:rStyle w:val="Hyperlink"/>
                <w:noProof/>
              </w:rPr>
              <w:t>API Endpoints</w:t>
            </w:r>
            <w:r>
              <w:rPr>
                <w:noProof/>
                <w:webHidden/>
              </w:rPr>
              <w:tab/>
            </w:r>
            <w:r>
              <w:rPr>
                <w:noProof/>
                <w:webHidden/>
              </w:rPr>
              <w:fldChar w:fldCharType="begin"/>
            </w:r>
            <w:r>
              <w:rPr>
                <w:noProof/>
                <w:webHidden/>
              </w:rPr>
              <w:instrText xml:space="preserve"> PAGEREF _Toc196508475 \h </w:instrText>
            </w:r>
            <w:r>
              <w:rPr>
                <w:noProof/>
                <w:webHidden/>
              </w:rPr>
            </w:r>
            <w:r>
              <w:rPr>
                <w:noProof/>
                <w:webHidden/>
              </w:rPr>
              <w:fldChar w:fldCharType="separate"/>
            </w:r>
            <w:r>
              <w:rPr>
                <w:noProof/>
                <w:webHidden/>
              </w:rPr>
              <w:t>11</w:t>
            </w:r>
            <w:r>
              <w:rPr>
                <w:noProof/>
                <w:webHidden/>
              </w:rPr>
              <w:fldChar w:fldCharType="end"/>
            </w:r>
          </w:hyperlink>
        </w:p>
        <w:p w14:paraId="1ECE5005" w14:textId="26588017"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6" w:history="1">
            <w:r w:rsidRPr="00E16E7C">
              <w:rPr>
                <w:rStyle w:val="Hyperlink"/>
                <w:noProof/>
              </w:rPr>
              <w:t>3.2</w:t>
            </w:r>
            <w:r>
              <w:rPr>
                <w:rFonts w:asciiTheme="minorHAnsi" w:eastAsiaTheme="minorEastAsia" w:hAnsiTheme="minorHAnsi"/>
                <w:noProof/>
                <w:sz w:val="24"/>
                <w:szCs w:val="24"/>
                <w:lang w:eastAsia="en-GB"/>
              </w:rPr>
              <w:tab/>
            </w:r>
            <w:r w:rsidRPr="00E16E7C">
              <w:rPr>
                <w:rStyle w:val="Hyperlink"/>
                <w:noProof/>
              </w:rPr>
              <w:t>Bulb communication</w:t>
            </w:r>
            <w:r>
              <w:rPr>
                <w:noProof/>
                <w:webHidden/>
              </w:rPr>
              <w:tab/>
            </w:r>
            <w:r>
              <w:rPr>
                <w:noProof/>
                <w:webHidden/>
              </w:rPr>
              <w:fldChar w:fldCharType="begin"/>
            </w:r>
            <w:r>
              <w:rPr>
                <w:noProof/>
                <w:webHidden/>
              </w:rPr>
              <w:instrText xml:space="preserve"> PAGEREF _Toc196508476 \h </w:instrText>
            </w:r>
            <w:r>
              <w:rPr>
                <w:noProof/>
                <w:webHidden/>
              </w:rPr>
            </w:r>
            <w:r>
              <w:rPr>
                <w:noProof/>
                <w:webHidden/>
              </w:rPr>
              <w:fldChar w:fldCharType="separate"/>
            </w:r>
            <w:r>
              <w:rPr>
                <w:noProof/>
                <w:webHidden/>
              </w:rPr>
              <w:t>12</w:t>
            </w:r>
            <w:r>
              <w:rPr>
                <w:noProof/>
                <w:webHidden/>
              </w:rPr>
              <w:fldChar w:fldCharType="end"/>
            </w:r>
          </w:hyperlink>
        </w:p>
        <w:p w14:paraId="6BE09C04" w14:textId="3E363679"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7" w:history="1">
            <w:r w:rsidRPr="00E16E7C">
              <w:rPr>
                <w:rStyle w:val="Hyperlink"/>
                <w:noProof/>
              </w:rPr>
              <w:t>3.3</w:t>
            </w:r>
            <w:r>
              <w:rPr>
                <w:rFonts w:asciiTheme="minorHAnsi" w:eastAsiaTheme="minorEastAsia" w:hAnsiTheme="minorHAnsi"/>
                <w:noProof/>
                <w:sz w:val="24"/>
                <w:szCs w:val="24"/>
                <w:lang w:eastAsia="en-GB"/>
              </w:rPr>
              <w:tab/>
            </w:r>
            <w:r w:rsidRPr="00E16E7C">
              <w:rPr>
                <w:rStyle w:val="Hyperlink"/>
                <w:noProof/>
              </w:rPr>
              <w:t>Host Audio Parsing</w:t>
            </w:r>
            <w:r>
              <w:rPr>
                <w:noProof/>
                <w:webHidden/>
              </w:rPr>
              <w:tab/>
            </w:r>
            <w:r>
              <w:rPr>
                <w:noProof/>
                <w:webHidden/>
              </w:rPr>
              <w:fldChar w:fldCharType="begin"/>
            </w:r>
            <w:r>
              <w:rPr>
                <w:noProof/>
                <w:webHidden/>
              </w:rPr>
              <w:instrText xml:space="preserve"> PAGEREF _Toc196508477 \h </w:instrText>
            </w:r>
            <w:r>
              <w:rPr>
                <w:noProof/>
                <w:webHidden/>
              </w:rPr>
            </w:r>
            <w:r>
              <w:rPr>
                <w:noProof/>
                <w:webHidden/>
              </w:rPr>
              <w:fldChar w:fldCharType="separate"/>
            </w:r>
            <w:r>
              <w:rPr>
                <w:noProof/>
                <w:webHidden/>
              </w:rPr>
              <w:t>12</w:t>
            </w:r>
            <w:r>
              <w:rPr>
                <w:noProof/>
                <w:webHidden/>
              </w:rPr>
              <w:fldChar w:fldCharType="end"/>
            </w:r>
          </w:hyperlink>
        </w:p>
        <w:p w14:paraId="22CE3B3E" w14:textId="777FD2CA"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8" w:history="1">
            <w:r w:rsidRPr="00E16E7C">
              <w:rPr>
                <w:rStyle w:val="Hyperlink"/>
                <w:noProof/>
              </w:rPr>
              <w:t>3.4</w:t>
            </w:r>
            <w:r>
              <w:rPr>
                <w:rFonts w:asciiTheme="minorHAnsi" w:eastAsiaTheme="minorEastAsia" w:hAnsiTheme="minorHAnsi"/>
                <w:noProof/>
                <w:sz w:val="24"/>
                <w:szCs w:val="24"/>
                <w:lang w:eastAsia="en-GB"/>
              </w:rPr>
              <w:tab/>
            </w:r>
            <w:r w:rsidRPr="00E16E7C">
              <w:rPr>
                <w:rStyle w:val="Hyperlink"/>
                <w:noProof/>
              </w:rPr>
              <w:t>Beat Detection Algorithm</w:t>
            </w:r>
            <w:r>
              <w:rPr>
                <w:noProof/>
                <w:webHidden/>
              </w:rPr>
              <w:tab/>
            </w:r>
            <w:r>
              <w:rPr>
                <w:noProof/>
                <w:webHidden/>
              </w:rPr>
              <w:fldChar w:fldCharType="begin"/>
            </w:r>
            <w:r>
              <w:rPr>
                <w:noProof/>
                <w:webHidden/>
              </w:rPr>
              <w:instrText xml:space="preserve"> PAGEREF _Toc196508478 \h </w:instrText>
            </w:r>
            <w:r>
              <w:rPr>
                <w:noProof/>
                <w:webHidden/>
              </w:rPr>
            </w:r>
            <w:r>
              <w:rPr>
                <w:noProof/>
                <w:webHidden/>
              </w:rPr>
              <w:fldChar w:fldCharType="separate"/>
            </w:r>
            <w:r>
              <w:rPr>
                <w:noProof/>
                <w:webHidden/>
              </w:rPr>
              <w:t>13</w:t>
            </w:r>
            <w:r>
              <w:rPr>
                <w:noProof/>
                <w:webHidden/>
              </w:rPr>
              <w:fldChar w:fldCharType="end"/>
            </w:r>
          </w:hyperlink>
        </w:p>
        <w:p w14:paraId="5CC381AE" w14:textId="37D33E6D"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79" w:history="1">
            <w:r w:rsidRPr="00E16E7C">
              <w:rPr>
                <w:rStyle w:val="Hyperlink"/>
                <w:noProof/>
              </w:rPr>
              <w:t>3.5</w:t>
            </w:r>
            <w:r>
              <w:rPr>
                <w:rFonts w:asciiTheme="minorHAnsi" w:eastAsiaTheme="minorEastAsia" w:hAnsiTheme="minorHAnsi"/>
                <w:noProof/>
                <w:sz w:val="24"/>
                <w:szCs w:val="24"/>
                <w:lang w:eastAsia="en-GB"/>
              </w:rPr>
              <w:tab/>
            </w:r>
            <w:r w:rsidRPr="00E16E7C">
              <w:rPr>
                <w:rStyle w:val="Hyperlink"/>
                <w:noProof/>
              </w:rPr>
              <w:t>Future Development Mindset</w:t>
            </w:r>
            <w:r>
              <w:rPr>
                <w:noProof/>
                <w:webHidden/>
              </w:rPr>
              <w:tab/>
            </w:r>
            <w:r>
              <w:rPr>
                <w:noProof/>
                <w:webHidden/>
              </w:rPr>
              <w:fldChar w:fldCharType="begin"/>
            </w:r>
            <w:r>
              <w:rPr>
                <w:noProof/>
                <w:webHidden/>
              </w:rPr>
              <w:instrText xml:space="preserve"> PAGEREF _Toc196508479 \h </w:instrText>
            </w:r>
            <w:r>
              <w:rPr>
                <w:noProof/>
                <w:webHidden/>
              </w:rPr>
            </w:r>
            <w:r>
              <w:rPr>
                <w:noProof/>
                <w:webHidden/>
              </w:rPr>
              <w:fldChar w:fldCharType="separate"/>
            </w:r>
            <w:r>
              <w:rPr>
                <w:noProof/>
                <w:webHidden/>
              </w:rPr>
              <w:t>15</w:t>
            </w:r>
            <w:r>
              <w:rPr>
                <w:noProof/>
                <w:webHidden/>
              </w:rPr>
              <w:fldChar w:fldCharType="end"/>
            </w:r>
          </w:hyperlink>
        </w:p>
        <w:p w14:paraId="5352C6FA" w14:textId="27B41E19" w:rsidR="00A636E6" w:rsidRDefault="00A636E6">
          <w:pPr>
            <w:pStyle w:val="TOC1"/>
            <w:tabs>
              <w:tab w:val="left" w:pos="480"/>
              <w:tab w:val="right" w:leader="dot" w:pos="9060"/>
            </w:tabs>
            <w:rPr>
              <w:rFonts w:asciiTheme="minorHAnsi" w:eastAsiaTheme="minorEastAsia" w:hAnsiTheme="minorHAnsi"/>
              <w:noProof/>
              <w:sz w:val="24"/>
              <w:szCs w:val="24"/>
              <w:lang w:eastAsia="en-GB"/>
            </w:rPr>
          </w:pPr>
          <w:hyperlink w:anchor="_Toc196508480" w:history="1">
            <w:r w:rsidRPr="00E16E7C">
              <w:rPr>
                <w:rStyle w:val="Hyperlink"/>
                <w:noProof/>
              </w:rPr>
              <w:t>4</w:t>
            </w:r>
            <w:r>
              <w:rPr>
                <w:rFonts w:asciiTheme="minorHAnsi" w:eastAsiaTheme="minorEastAsia" w:hAnsiTheme="minorHAnsi"/>
                <w:noProof/>
                <w:sz w:val="24"/>
                <w:szCs w:val="24"/>
                <w:lang w:eastAsia="en-GB"/>
              </w:rPr>
              <w:tab/>
            </w:r>
            <w:r w:rsidRPr="00E16E7C">
              <w:rPr>
                <w:rStyle w:val="Hyperlink"/>
                <w:noProof/>
              </w:rPr>
              <w:t>Testing</w:t>
            </w:r>
            <w:r>
              <w:rPr>
                <w:noProof/>
                <w:webHidden/>
              </w:rPr>
              <w:tab/>
            </w:r>
            <w:r>
              <w:rPr>
                <w:noProof/>
                <w:webHidden/>
              </w:rPr>
              <w:fldChar w:fldCharType="begin"/>
            </w:r>
            <w:r>
              <w:rPr>
                <w:noProof/>
                <w:webHidden/>
              </w:rPr>
              <w:instrText xml:space="preserve"> PAGEREF _Toc196508480 \h </w:instrText>
            </w:r>
            <w:r>
              <w:rPr>
                <w:noProof/>
                <w:webHidden/>
              </w:rPr>
            </w:r>
            <w:r>
              <w:rPr>
                <w:noProof/>
                <w:webHidden/>
              </w:rPr>
              <w:fldChar w:fldCharType="separate"/>
            </w:r>
            <w:r>
              <w:rPr>
                <w:noProof/>
                <w:webHidden/>
              </w:rPr>
              <w:t>17</w:t>
            </w:r>
            <w:r>
              <w:rPr>
                <w:noProof/>
                <w:webHidden/>
              </w:rPr>
              <w:fldChar w:fldCharType="end"/>
            </w:r>
          </w:hyperlink>
        </w:p>
        <w:p w14:paraId="29A84BB3" w14:textId="09B1C89D" w:rsidR="00A636E6" w:rsidRDefault="00A636E6">
          <w:pPr>
            <w:pStyle w:val="TOC2"/>
            <w:tabs>
              <w:tab w:val="left" w:pos="960"/>
              <w:tab w:val="right" w:leader="dot" w:pos="9060"/>
            </w:tabs>
            <w:rPr>
              <w:rFonts w:asciiTheme="minorHAnsi" w:eastAsiaTheme="minorEastAsia" w:hAnsiTheme="minorHAnsi"/>
              <w:noProof/>
              <w:sz w:val="24"/>
              <w:szCs w:val="24"/>
              <w:lang w:eastAsia="en-GB"/>
            </w:rPr>
          </w:pPr>
          <w:hyperlink w:anchor="_Toc196508481" w:history="1">
            <w:r w:rsidRPr="00E16E7C">
              <w:rPr>
                <w:rStyle w:val="Hyperlink"/>
                <w:noProof/>
              </w:rPr>
              <w:t>4.1</w:t>
            </w:r>
            <w:r>
              <w:rPr>
                <w:rFonts w:asciiTheme="minorHAnsi" w:eastAsiaTheme="minorEastAsia" w:hAnsiTheme="minorHAnsi"/>
                <w:noProof/>
                <w:sz w:val="24"/>
                <w:szCs w:val="24"/>
                <w:lang w:eastAsia="en-GB"/>
              </w:rPr>
              <w:tab/>
            </w:r>
            <w:r w:rsidRPr="00E16E7C">
              <w:rPr>
                <w:rStyle w:val="Hyperlink"/>
                <w:noProof/>
              </w:rPr>
              <w:t>Automated Testing</w:t>
            </w:r>
            <w:r>
              <w:rPr>
                <w:noProof/>
                <w:webHidden/>
              </w:rPr>
              <w:tab/>
            </w:r>
            <w:r>
              <w:rPr>
                <w:noProof/>
                <w:webHidden/>
              </w:rPr>
              <w:fldChar w:fldCharType="begin"/>
            </w:r>
            <w:r>
              <w:rPr>
                <w:noProof/>
                <w:webHidden/>
              </w:rPr>
              <w:instrText xml:space="preserve"> PAGEREF _Toc196508481 \h </w:instrText>
            </w:r>
            <w:r>
              <w:rPr>
                <w:noProof/>
                <w:webHidden/>
              </w:rPr>
            </w:r>
            <w:r>
              <w:rPr>
                <w:noProof/>
                <w:webHidden/>
              </w:rPr>
              <w:fldChar w:fldCharType="separate"/>
            </w:r>
            <w:r>
              <w:rPr>
                <w:noProof/>
                <w:webHidden/>
              </w:rPr>
              <w:t>18</w:t>
            </w:r>
            <w:r>
              <w:rPr>
                <w:noProof/>
                <w:webHidden/>
              </w:rPr>
              <w:fldChar w:fldCharType="end"/>
            </w:r>
          </w:hyperlink>
        </w:p>
        <w:p w14:paraId="5966BFC3" w14:textId="386CD491"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Pr="001D0BF7" w:rsidRDefault="00A20683" w:rsidP="00EA07B5">
      <w:pPr>
        <w:pStyle w:val="Heading2"/>
        <w:numPr>
          <w:ilvl w:val="0"/>
          <w:numId w:val="0"/>
        </w:numPr>
        <w:spacing w:line="360" w:lineRule="auto"/>
        <w:ind w:left="170"/>
        <w:rPr>
          <w:rFonts w:ascii="Arial Black" w:hAnsi="Arial Black" w:cs="Arial"/>
          <w:sz w:val="44"/>
          <w:szCs w:val="44"/>
        </w:rPr>
      </w:pPr>
      <w:bookmarkStart w:id="0" w:name="_Toc196508471"/>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1EACAC59"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6735F1" w:rsidRPr="001D0BF7">
        <w:rPr>
          <w:rFonts w:cs="Arial"/>
        </w:rPr>
        <w:t xml:space="preserve">my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26CB2A40" w14:textId="77777777" w:rsidR="007C1052" w:rsidRDefault="007C1052" w:rsidP="00EA07B5">
      <w:pPr>
        <w:spacing w:line="360" w:lineRule="auto"/>
        <w:rPr>
          <w:rFonts w:cs="Arial"/>
        </w:rPr>
      </w:pPr>
    </w:p>
    <w:p w14:paraId="12E2FD14" w14:textId="77777777" w:rsidR="007C1052" w:rsidRDefault="007C1052" w:rsidP="00EA07B5">
      <w:pPr>
        <w:spacing w:line="360" w:lineRule="auto"/>
        <w:rPr>
          <w:rFonts w:cs="Arial"/>
          <w:sz w:val="24"/>
          <w:szCs w:val="24"/>
        </w:rPr>
      </w:pPr>
    </w:p>
    <w:p w14:paraId="759A64F9" w14:textId="77777777" w:rsidR="007C1052" w:rsidRDefault="007C1052" w:rsidP="00EA07B5">
      <w:pPr>
        <w:spacing w:line="360" w:lineRule="auto"/>
        <w:rPr>
          <w:rFonts w:cs="Arial"/>
          <w:sz w:val="24"/>
          <w:szCs w:val="24"/>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6508472"/>
      <w:r w:rsidRPr="001D0BF7">
        <w:rPr>
          <w:rFonts w:ascii="Arial Black" w:hAnsi="Arial Black" w:cs="Arial"/>
        </w:rPr>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137C6FDB"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w:t>
      </w:r>
      <w:proofErr w:type="spellStart"/>
      <w:r w:rsidR="00B1210B" w:rsidRPr="001D0BF7">
        <w:rPr>
          <w:rFonts w:cs="Arial"/>
        </w:rPr>
        <w:t>YeeLight</w:t>
      </w:r>
      <w:proofErr w:type="spellEnd"/>
      <w:r w:rsidR="00B1210B" w:rsidRPr="001D0BF7">
        <w:rPr>
          <w:rFonts w:cs="Arial"/>
        </w:rPr>
        <w:t xml:space="preserve">, Shelly, Philips Hue, </w:t>
      </w:r>
      <w:proofErr w:type="spellStart"/>
      <w:r w:rsidR="00B1210B" w:rsidRPr="001D0BF7">
        <w:rPr>
          <w:rFonts w:cs="Arial"/>
        </w:rPr>
        <w:t>Athom.tech</w:t>
      </w:r>
      <w:proofErr w:type="spellEnd"/>
      <w:r w:rsidR="00B1210B" w:rsidRPr="001D0BF7">
        <w:rPr>
          <w:rFonts w:cs="Arial"/>
        </w:rPr>
        <w:t xml:space="preserve">, and </w:t>
      </w:r>
      <w:proofErr w:type="spellStart"/>
      <w:r w:rsidR="00B1210B" w:rsidRPr="001D0BF7">
        <w:rPr>
          <w:rFonts w:cs="Arial"/>
        </w:rPr>
        <w:t>switchbot</w:t>
      </w:r>
      <w:proofErr w:type="spellEnd"/>
      <w:r w:rsidR="00B1210B" w:rsidRPr="001D0BF7">
        <w:rPr>
          <w:rFonts w:cs="Arial"/>
        </w:rPr>
        <w:t xml:space="preserve">.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research I purchased a </w:t>
      </w:r>
      <w:proofErr w:type="spellStart"/>
      <w:r w:rsidR="002B74C4" w:rsidRPr="001D0BF7">
        <w:rPr>
          <w:rFonts w:cs="Arial"/>
        </w:rPr>
        <w:t>WizBulb</w:t>
      </w:r>
      <w:proofErr w:type="spellEnd"/>
      <w:r w:rsidR="002B74C4" w:rsidRPr="001D0BF7">
        <w:rPr>
          <w:rFonts w:cs="Arial"/>
        </w:rPr>
        <w:t xml:space="preserve">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colour changing bulb), I was also later give a non-colour changing bulb as a gift</w:t>
      </w:r>
      <w:r w:rsidR="002F2541" w:rsidRPr="001D0BF7">
        <w:rPr>
          <w:rFonts w:cs="Arial"/>
        </w:rPr>
        <w:t xml:space="preserve">. </w:t>
      </w:r>
    </w:p>
    <w:p w14:paraId="3004A143" w14:textId="5FF66A11" w:rsidR="002E208B" w:rsidRDefault="008D72A8" w:rsidP="00EA07B5">
      <w:pPr>
        <w:spacing w:line="360" w:lineRule="auto"/>
        <w:rPr>
          <w:rFonts w:cs="Arial"/>
        </w:rPr>
      </w:pPr>
      <w:r>
        <w:rPr>
          <w:rFonts w:cs="Arial"/>
        </w:rPr>
        <w:lastRenderedPageBreak/>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 xml:space="preserve">were </w:t>
      </w:r>
      <w:proofErr w:type="spellStart"/>
      <w:r w:rsidR="002630FF">
        <w:rPr>
          <w:rFonts w:cs="Arial"/>
        </w:rPr>
        <w:t>TarsosDSP</w:t>
      </w:r>
      <w:proofErr w:type="spellEnd"/>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w:t>
      </w:r>
      <w:proofErr w:type="spellStart"/>
      <w:r w:rsidR="002630FF">
        <w:rPr>
          <w:rFonts w:cs="Arial"/>
        </w:rPr>
        <w:t>Jipes</w:t>
      </w:r>
      <w:proofErr w:type="spellEnd"/>
      <w:r w:rsidR="002630FF">
        <w:rPr>
          <w:rFonts w:cs="Arial"/>
        </w:rPr>
        <w:t xml:space="preserve"> by </w:t>
      </w:r>
      <w:proofErr w:type="spellStart"/>
      <w:r w:rsidR="002630FF">
        <w:rPr>
          <w:rFonts w:cs="Arial"/>
        </w:rPr>
        <w:t>Tagtraum</w:t>
      </w:r>
      <w:proofErr w:type="spellEnd"/>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proofErr w:type="spellStart"/>
      <w:r w:rsidR="00C94F91">
        <w:rPr>
          <w:rFonts w:cs="Arial"/>
        </w:rPr>
        <w:t>Jipes</w:t>
      </w:r>
      <w:proofErr w:type="spellEnd"/>
      <w:r w:rsidR="00C94F91">
        <w:rPr>
          <w:rFonts w:cs="Arial"/>
        </w:rPr>
        <w:t xml:space="preserve">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proofErr w:type="spellStart"/>
      <w:r w:rsidR="00EF2A90">
        <w:rPr>
          <w:rFonts w:cs="Arial"/>
        </w:rPr>
        <w:t>TarsosDSP</w:t>
      </w:r>
      <w:proofErr w:type="spellEnd"/>
      <w:r w:rsidR="00EF2A90">
        <w:rPr>
          <w:rFonts w:cs="Arial"/>
        </w:rPr>
        <w:t xml:space="preserve">,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w:t>
      </w:r>
      <w:proofErr w:type="spellStart"/>
      <w:r w:rsidR="00243702">
        <w:rPr>
          <w:rFonts w:cs="Arial"/>
        </w:rPr>
        <w:t>api</w:t>
      </w:r>
      <w:proofErr w:type="spellEnd"/>
      <w:r w:rsidR="00243702">
        <w:rPr>
          <w:rFonts w:cs="Arial"/>
        </w:rPr>
        <w:t xml:space="preserve">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 xml:space="preserve">PyAudio library, called PyAudioWPatch. This allows PyAudio the ability to access the loopback </w:t>
      </w:r>
      <w:proofErr w:type="spellStart"/>
      <w:r w:rsidR="00E01E8F">
        <w:rPr>
          <w:rFonts w:cs="Arial"/>
        </w:rPr>
        <w:t>api</w:t>
      </w:r>
      <w:proofErr w:type="spellEnd"/>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06CAB401" w14:textId="6DAE0284" w:rsidR="002E7D9D" w:rsidRDefault="00211085" w:rsidP="00EF5FEB">
      <w:pPr>
        <w:spacing w:line="360" w:lineRule="auto"/>
        <w:rPr>
          <w:rFonts w:cs="Arial"/>
        </w:rPr>
      </w:pPr>
      <w:r>
        <w:rPr>
          <w:rFonts w:cs="Arial"/>
        </w:rPr>
        <w:t xml:space="preserve">A big consideration to </w:t>
      </w:r>
      <w:r w:rsidR="004F1562">
        <w:rPr>
          <w:rFonts w:cs="Arial"/>
        </w:rPr>
        <w:t xml:space="preserve">take into account was the security of the system. </w:t>
      </w:r>
      <w:r w:rsidR="00D6114F">
        <w:rPr>
          <w:rFonts w:cs="Arial"/>
        </w:rPr>
        <w:t xml:space="preserve">In the case of this project there is little-to-no </w:t>
      </w:r>
      <w:r w:rsidR="00D048B3">
        <w:rPr>
          <w:rFonts w:cs="Arial"/>
        </w:rPr>
        <w:t xml:space="preserve">system security, while it was considered to add in security it was decided against for the following reasons. </w:t>
      </w:r>
      <w:r w:rsidR="009118B8">
        <w:rPr>
          <w:rFonts w:cs="Arial"/>
        </w:rPr>
        <w:t xml:space="preserve">There are no personal details saved in the system, </w:t>
      </w:r>
      <w:r w:rsidR="009E4D45">
        <w:rPr>
          <w:rFonts w:cs="Arial"/>
        </w:rPr>
        <w:t>nor would the addition of security, like a login page, or OAuth authentication actually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the system,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6508473"/>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7B79D157" w:rsidR="00702FC9" w:rsidRDefault="007C7D9B" w:rsidP="007C7D9B">
      <w:pPr>
        <w:pStyle w:val="Caption"/>
      </w:pPr>
      <w:r>
        <w:t xml:space="preserve">Figure </w:t>
      </w:r>
      <w:fldSimple w:instr=" SEQ Figure \* ARABIC ">
        <w:r w:rsidR="004F080E">
          <w:rPr>
            <w:noProof/>
          </w:rPr>
          <w:t>1</w:t>
        </w:r>
      </w:fldSimple>
      <w:r>
        <w:t xml:space="preserve"> - Index Page (PC View)</w:t>
      </w:r>
    </w:p>
    <w:p w14:paraId="4B1211B8" w14:textId="759A88EC" w:rsidR="007C7D9B" w:rsidRDefault="007C7D9B" w:rsidP="007C7D9B">
      <w:pPr>
        <w:keepNext/>
        <w:spacing w:line="360" w:lineRule="auto"/>
        <w:jc w:val="center"/>
      </w:pPr>
    </w:p>
    <w:p w14:paraId="294CFAD9" w14:textId="77777777"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54A6BD4" w14:textId="63BEC9B4" w:rsidR="00B5385B" w:rsidRDefault="00B5385B" w:rsidP="00B5385B">
      <w:pPr>
        <w:spacing w:line="360" w:lineRule="auto"/>
        <w:rPr>
          <w:rFonts w:cs="Arial"/>
        </w:rPr>
      </w:pPr>
      <w:r w:rsidRPr="00697DB7">
        <w:rPr>
          <w:rFonts w:cs="Arial"/>
        </w:rPr>
        <w:t xml:space="preserve">The first part of the user interface that we will discuss are the parts common to all views. The main part of this is the navbar, this contains the title, links to other views, buttons to activate functions of the system, and a light/dark mode toggle button.  There is also a footer on the page, a line that contains the text, ‘2023-25 : Bulb Bop : </w:t>
      </w:r>
      <w:r w:rsidRPr="002402DB">
        <w:rPr>
          <w:rFonts w:cs="Arial"/>
        </w:rPr>
        <w:t>Ryan Urquhart</w:t>
      </w:r>
      <w:r w:rsidRPr="00697DB7">
        <w:rPr>
          <w:rFonts w:cs="Arial"/>
        </w:rPr>
        <w:t xml:space="preserve"> : 40099112’. Part of these aspects are dynamic, the audio sync option for instance, only shows when bulbs are recorded in the database. </w:t>
      </w:r>
    </w:p>
    <w:p w14:paraId="5EAEAC3C" w14:textId="77777777" w:rsidR="00B5385B" w:rsidRDefault="00B5385B" w:rsidP="00B5385B">
      <w:pPr>
        <w:spacing w:line="360" w:lineRule="auto"/>
        <w:rPr>
          <w:rFonts w:cs="Arial"/>
        </w:rPr>
      </w:pPr>
      <w:r>
        <w:rPr>
          <w:rFonts w:cs="Arial"/>
        </w:rPr>
        <w:t xml:space="preserve">The second view we are going to look at is the home page, the index page (figure 1 and 2), this is the main page that the user will be engaging with. This page displays icons for the bulbs that are recorded in the database, their names, as well as graphically displaying their state. There are tooltips that appear when the user hovers their mouse over the bulbs, this informs the user that should they click on the it will toggle the state of the bulb. Should the user not yet have connected the system with any bulbs then the index page will display a prompt to the user to use the discover function of the system (figure 3).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76EBD734">
            <wp:extent cx="4358484" cy="8124365"/>
            <wp:effectExtent l="0" t="0" r="4445"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4369817" cy="8145491"/>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7A7737C0" w:rsidR="006E46B5" w:rsidRDefault="006E46B5" w:rsidP="006E46B5">
      <w:pPr>
        <w:pStyle w:val="Caption"/>
        <w:jc w:val="center"/>
        <w:rPr>
          <w:rFonts w:cs="Arial"/>
        </w:rPr>
      </w:pPr>
      <w:r w:rsidRPr="006E46B5">
        <w:t xml:space="preserve"> </w:t>
      </w:r>
      <w:r>
        <w:t xml:space="preserve">Figure </w:t>
      </w:r>
      <w:fldSimple w:instr=" SEQ Figure \* ARABIC ">
        <w:r>
          <w:rPr>
            <w:noProof/>
          </w:rPr>
          <w:t>2</w:t>
        </w:r>
      </w:fldSimple>
      <w:r>
        <w:t xml:space="preserve"> - Index View (Mobile View)</w:t>
      </w:r>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619B8046" w:rsidR="0033601B" w:rsidRDefault="007C7D9B" w:rsidP="007C7D9B">
      <w:pPr>
        <w:pStyle w:val="Caption"/>
        <w:rPr>
          <w:rFonts w:cs="Arial"/>
        </w:rPr>
      </w:pPr>
      <w:r>
        <w:t xml:space="preserve">Figure </w:t>
      </w:r>
      <w:fldSimple w:instr=" SEQ Figure \* ARABIC ">
        <w:r w:rsidR="004F080E">
          <w:rPr>
            <w:noProof/>
          </w:rPr>
          <w:t>3</w:t>
        </w:r>
      </w:fldSimple>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007F966C" w:rsidR="00080A56" w:rsidRDefault="00CA571F" w:rsidP="00CA571F">
      <w:pPr>
        <w:pStyle w:val="Caption"/>
      </w:pPr>
      <w:r>
        <w:t xml:space="preserve">Figure </w:t>
      </w:r>
      <w:fldSimple w:instr=" SEQ Figure \* ARABIC ">
        <w:r w:rsidR="004F080E">
          <w:rPr>
            <w:noProof/>
          </w:rPr>
          <w:t>4</w:t>
        </w:r>
      </w:fldSimple>
      <w:r>
        <w:t xml:space="preserve"> - FAQ's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 xml:space="preserve">It also links to the </w:t>
      </w:r>
      <w:proofErr w:type="spellStart"/>
      <w:r w:rsidR="00A766C9">
        <w:rPr>
          <w:rFonts w:cs="Arial"/>
        </w:rPr>
        <w:t>WizBulb</w:t>
      </w:r>
      <w:proofErr w:type="spellEnd"/>
      <w:r w:rsidR="00A766C9">
        <w:rPr>
          <w:rFonts w:cs="Arial"/>
        </w:rPr>
        <w:t xml:space="preserve">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077E5686" w:rsidR="00CA571F" w:rsidRDefault="00CA571F" w:rsidP="00CA571F">
      <w:pPr>
        <w:pStyle w:val="Caption"/>
      </w:pPr>
      <w:r>
        <w:t xml:space="preserve">Figure </w:t>
      </w:r>
      <w:fldSimple w:instr=" SEQ Figure \* ARABIC ">
        <w:r w:rsidR="004F080E">
          <w:rPr>
            <w:noProof/>
          </w:rPr>
          <w:t>5</w:t>
        </w:r>
      </w:fldSimple>
      <w:r>
        <w:t xml:space="preserve"> - About View (PC View)</w:t>
      </w:r>
    </w:p>
    <w:p w14:paraId="2D8A7543" w14:textId="693C81E0"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igation bar which allows the user, should they have bulbs saved in the database, to activate the audio sync.</w:t>
      </w:r>
      <w:r w:rsidR="00123177">
        <w:rPr>
          <w:rFonts w:cs="Arial"/>
        </w:rPr>
        <w:t xml:space="preserve"> As this page is mostly static, apart from the navigation bar, there is nothing else to say about it. </w:t>
      </w:r>
    </w:p>
    <w:p w14:paraId="4CC3C30F" w14:textId="125BA4C4" w:rsidR="00A75E0C" w:rsidRDefault="00A75E0C" w:rsidP="00A75E0C">
      <w:pPr>
        <w:keepNext/>
        <w:spacing w:line="360" w:lineRule="auto"/>
      </w:pP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008E69CC" w:rsidR="0021754A" w:rsidRDefault="00BD082C" w:rsidP="00BD082C">
      <w:pPr>
        <w:pStyle w:val="Caption"/>
      </w:pPr>
      <w:r>
        <w:t xml:space="preserve">Figure </w:t>
      </w:r>
      <w:fldSimple w:instr=" SEQ Figure \* ARABIC ">
        <w:r w:rsidR="004F080E">
          <w:rPr>
            <w:noProof/>
          </w:rPr>
          <w:t>6</w:t>
        </w:r>
      </w:fldSimple>
      <w:r>
        <w:t xml:space="preserve"> - Edit View with two bulbs</w:t>
      </w:r>
    </w:p>
    <w:p w14:paraId="2B442803" w14:textId="77777777" w:rsidR="00BD082C" w:rsidRDefault="00CA20A0" w:rsidP="00BD082C">
      <w:pPr>
        <w:keepNext/>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2CCB08EE" w:rsidR="00BD082C" w:rsidRDefault="00BD082C" w:rsidP="00BD082C">
      <w:pPr>
        <w:pStyle w:val="Caption"/>
      </w:pPr>
      <w:r>
        <w:t xml:space="preserve">Figure </w:t>
      </w:r>
      <w:fldSimple w:instr=" SEQ Figure \* ARABIC ">
        <w:r w:rsidR="004F080E">
          <w:rPr>
            <w:noProof/>
          </w:rPr>
          <w:t>7</w:t>
        </w:r>
      </w:fldSimple>
      <w:r>
        <w:t xml:space="preserve"> - Example Error Message</w:t>
      </w:r>
    </w:p>
    <w:p w14:paraId="629E7656" w14:textId="77777777" w:rsidR="00BD082C" w:rsidRDefault="00CA20A0" w:rsidP="00BD082C">
      <w:pPr>
        <w:keepNext/>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3C74333E" w:rsidR="00BD082C" w:rsidRDefault="00BD082C" w:rsidP="00BD082C">
      <w:pPr>
        <w:pStyle w:val="Caption"/>
      </w:pPr>
      <w:r>
        <w:t xml:space="preserve">Figure </w:t>
      </w:r>
      <w:fldSimple w:instr=" SEQ Figure \* ARABIC ">
        <w:r w:rsidR="004F080E">
          <w:rPr>
            <w:noProof/>
          </w:rPr>
          <w:t>8</w:t>
        </w:r>
      </w:fldSimple>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6508474"/>
      <w:r w:rsidRPr="00AD1631">
        <w:rPr>
          <w:rFonts w:ascii="Arial Black" w:hAnsi="Arial Black"/>
        </w:rPr>
        <w:lastRenderedPageBreak/>
        <w:t>Architecture Design and Algorithm Explanation</w:t>
      </w:r>
      <w:bookmarkEnd w:id="3"/>
    </w:p>
    <w:p w14:paraId="21F2F04B" w14:textId="752DC91F" w:rsidR="00AB1F61" w:rsidRDefault="00AB1F61" w:rsidP="00AB1F61">
      <w:r>
        <w:t xml:space="preserve">In this section of the report </w:t>
      </w:r>
      <w:r w:rsidR="00B95EB6">
        <w:t>the discussion will centre on the</w:t>
      </w:r>
      <w:r>
        <w:t xml:space="preserve"> ‘backend’ of the system. This will include </w:t>
      </w:r>
      <w:r w:rsidR="002214C0">
        <w:t xml:space="preserve">a description of the </w:t>
      </w:r>
      <w:proofErr w:type="spellStart"/>
      <w:r w:rsidR="002214C0">
        <w:t>api</w:t>
      </w:r>
      <w:proofErr w:type="spellEnd"/>
      <w:r w:rsidR="002214C0">
        <w:t xml:space="preserve"> endpoints, </w:t>
      </w:r>
      <w:r w:rsidR="005A432E">
        <w:t>how the system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and finally a section on how the system was produced so with future development in mind</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63591D8A" w14:textId="1787BAFE" w:rsidR="002E7D9D" w:rsidRDefault="002E7D9D" w:rsidP="00AB1F61">
      <w:r>
        <w:t># EXPAND ON SECURITY HERE #</w:t>
      </w:r>
    </w:p>
    <w:p w14:paraId="107326BE" w14:textId="3089D27C" w:rsidR="0054269F" w:rsidRDefault="0054269F" w:rsidP="00AB1F61">
      <w:pPr>
        <w:pStyle w:val="Heading2"/>
        <w:numPr>
          <w:ilvl w:val="1"/>
          <w:numId w:val="15"/>
        </w:numPr>
      </w:pPr>
      <w:bookmarkStart w:id="4" w:name="_Toc196508475"/>
      <w:r>
        <w:t>API Endpoints</w:t>
      </w:r>
      <w:bookmarkEnd w:id="4"/>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6"/>
                    <a:stretch>
                      <a:fillRect/>
                    </a:stretch>
                  </pic:blipFill>
                  <pic:spPr>
                    <a:xfrm>
                      <a:off x="0" y="0"/>
                      <a:ext cx="5487166" cy="4448796"/>
                    </a:xfrm>
                    <a:prstGeom prst="rect">
                      <a:avLst/>
                    </a:prstGeom>
                  </pic:spPr>
                </pic:pic>
              </a:graphicData>
            </a:graphic>
          </wp:inline>
        </w:drawing>
      </w:r>
    </w:p>
    <w:p w14:paraId="0D5DE84B" w14:textId="342B7040" w:rsidR="00023156" w:rsidRDefault="00BD082C" w:rsidP="00BD082C">
      <w:pPr>
        <w:pStyle w:val="Caption"/>
      </w:pPr>
      <w:r>
        <w:t xml:space="preserve">Figure </w:t>
      </w:r>
      <w:fldSimple w:instr=" SEQ Figure \* ARABIC ">
        <w:r w:rsidR="004F080E">
          <w:rPr>
            <w:noProof/>
          </w:rPr>
          <w:t>9</w:t>
        </w:r>
      </w:fldSimple>
      <w:r>
        <w:t xml:space="preserve"> - List of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Of these four, only three are currently utilised in the system,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t>
      </w:r>
      <w:r w:rsidR="008A2C59">
        <w:lastRenderedPageBreak/>
        <w:t xml:space="preserve">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w:t>
      </w:r>
      <w:proofErr w:type="spellStart"/>
      <w:r w:rsidR="003F3235">
        <w:t>queryBulb</w:t>
      </w:r>
      <w:proofErr w:type="spellEnd"/>
      <w:r w:rsidR="003F3235">
        <w:t xml:space="preserve">/’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35000C76" w14:textId="6BF95E5B" w:rsidR="005375CC" w:rsidRDefault="004714DC" w:rsidP="00360B65">
      <w:pPr>
        <w:pStyle w:val="Heading2"/>
        <w:numPr>
          <w:ilvl w:val="1"/>
          <w:numId w:val="15"/>
        </w:numPr>
      </w:pPr>
      <w:bookmarkStart w:id="5" w:name="_Toc196508476"/>
      <w:r>
        <w:t>Bulb communication</w:t>
      </w:r>
      <w:bookmarkEnd w:id="5"/>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51D50679" w14:textId="0C1A542F" w:rsidR="002D634C" w:rsidRDefault="002D634C" w:rsidP="00AD1631">
      <w:r>
        <w:t># MORE TO ADD HERE #</w:t>
      </w:r>
    </w:p>
    <w:p w14:paraId="5A6C90C8" w14:textId="6BD3A41E" w:rsidR="00C47D82" w:rsidRDefault="00861B31" w:rsidP="00861B31">
      <w:pPr>
        <w:pStyle w:val="Heading2"/>
        <w:numPr>
          <w:ilvl w:val="1"/>
          <w:numId w:val="15"/>
        </w:numPr>
      </w:pPr>
      <w:bookmarkStart w:id="6" w:name="_Toc196508477"/>
      <w:r>
        <w:t>Host Audio Parsing</w:t>
      </w:r>
      <w:bookmarkEnd w:id="6"/>
    </w:p>
    <w:p w14:paraId="17783933" w14:textId="4D6CE006" w:rsidR="00C92FC3" w:rsidRDefault="00861B31" w:rsidP="00861B31">
      <w:r>
        <w:t xml:space="preserve">The reason that I used Python over Java was that </w:t>
      </w:r>
      <w:r w:rsidR="00E63604">
        <w:t>P</w:t>
      </w:r>
      <w:r>
        <w:t>ython</w:t>
      </w:r>
      <w:r w:rsidR="003E4764">
        <w:t xml:space="preserve"> had access to the audio of the host machine. </w:t>
      </w:r>
      <w:r w:rsidR="00AE5599">
        <w:t xml:space="preserve">Initially </w:t>
      </w:r>
      <w:r w:rsidR="00ED657E">
        <w:t xml:space="preserve">I had only used PyAudio and was able to access microphones attached to the host machine, however, I then discovered PyAudioWPatch.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lastRenderedPageBreak/>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w:t>
      </w:r>
      <w:proofErr w:type="spellStart"/>
      <w:r w:rsidR="00364AE1" w:rsidRPr="00364AE1">
        <w:rPr>
          <w:rFonts w:cs="Arial"/>
          <w:i/>
          <w:iCs/>
          <w:kern w:val="0"/>
        </w:rPr>
        <w:t>Realtime_PyAudio_FFT</w:t>
      </w:r>
      <w:proofErr w:type="spellEnd"/>
      <w:r w:rsidR="00364AE1" w:rsidRPr="00364AE1">
        <w:rPr>
          <w:rFonts w:cs="Arial"/>
          <w:i/>
          <w:iCs/>
          <w:kern w:val="0"/>
        </w:rPr>
        <w: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17"/>
                    <a:stretch>
                      <a:fillRect/>
                    </a:stretch>
                  </pic:blipFill>
                  <pic:spPr>
                    <a:xfrm>
                      <a:off x="0" y="0"/>
                      <a:ext cx="5759450" cy="2468880"/>
                    </a:xfrm>
                    <a:prstGeom prst="rect">
                      <a:avLst/>
                    </a:prstGeom>
                  </pic:spPr>
                </pic:pic>
              </a:graphicData>
            </a:graphic>
          </wp:inline>
        </w:drawing>
      </w:r>
    </w:p>
    <w:p w14:paraId="1993D98C" w14:textId="2EE9731D" w:rsidR="00AD387D" w:rsidRDefault="00BD082C" w:rsidP="00BD082C">
      <w:pPr>
        <w:pStyle w:val="Caption"/>
      </w:pPr>
      <w:r>
        <w:t xml:space="preserve">Figure </w:t>
      </w:r>
      <w:fldSimple w:instr=" SEQ Figure \* ARABIC ">
        <w:r w:rsidR="004F080E">
          <w:rPr>
            <w:noProof/>
          </w:rPr>
          <w:t>10</w:t>
        </w:r>
      </w:fldSimple>
      <w:r>
        <w:t xml:space="preserve"> - List of commits to submodule</w:t>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bookmarkStart w:id="7" w:name="_Toc196508478"/>
      <w:r>
        <w:t>Beat Detection Algorithm</w:t>
      </w:r>
      <w:bookmarkEnd w:id="7"/>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 xml:space="preserve">Therefore, I looked at an example of </w:t>
      </w:r>
      <w:r w:rsidR="00E0066D">
        <w:lastRenderedPageBreak/>
        <w:t>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7EB00E2B"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In the system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w:lastRenderedPageBreak/>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0F83F0AB" w:rsidR="00B27BCD" w:rsidRDefault="00EC7DEF">
      <w:r>
        <w:t>Upon the detection of a beat by the explained algorithm</w:t>
      </w:r>
      <w:r w:rsidR="00DB6CAB">
        <w:t xml:space="preserve"> above</w:t>
      </w:r>
      <w:r>
        <w:t xml:space="preserve">, the system will then send a UDP packet to all bulbs connected to the system and </w:t>
      </w:r>
      <w:r w:rsidR="00BD7635">
        <w:t xml:space="preserve">it will </w:t>
      </w:r>
      <w:r w:rsidR="008A5E2F">
        <w:t>change the brightness of the bulbs appropriately.</w:t>
      </w:r>
    </w:p>
    <w:p w14:paraId="38FECCCE" w14:textId="77777777" w:rsidR="0053152F" w:rsidRDefault="0053152F"/>
    <w:p w14:paraId="2B9C73DB" w14:textId="65C69187" w:rsidR="00380A3F" w:rsidRDefault="0072481B" w:rsidP="0072481B">
      <w:pPr>
        <w:pStyle w:val="Heading2"/>
        <w:numPr>
          <w:ilvl w:val="1"/>
          <w:numId w:val="15"/>
        </w:numPr>
      </w:pPr>
      <w:bookmarkStart w:id="8" w:name="_Toc196508479"/>
      <w:r>
        <w:t>Future Development Mindset</w:t>
      </w:r>
      <w:bookmarkEnd w:id="8"/>
    </w:p>
    <w:p w14:paraId="246CDFC0" w14:textId="60426DF6"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the system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6B4F9446" w:rsidR="00760B6C" w:rsidRDefault="00C90D3A" w:rsidP="00C336DB">
      <w:r>
        <w:t xml:space="preserve">With regards to clean code, this means that the system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021CD5">
      <w:pPr>
        <w:keepNext/>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3288575D" w:rsidR="006136FD" w:rsidRDefault="00021CD5" w:rsidP="00021CD5">
      <w:pPr>
        <w:pStyle w:val="Caption"/>
      </w:pPr>
      <w:r>
        <w:t xml:space="preserve">Figure </w:t>
      </w:r>
      <w:fldSimple w:instr=" SEQ Figure \* ARABIC ">
        <w:r w:rsidR="004F080E">
          <w:rPr>
            <w:noProof/>
          </w:rPr>
          <w:t>11</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19">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182EC554" w:rsidR="00021CD5" w:rsidRDefault="00021CD5" w:rsidP="00021CD5">
      <w:pPr>
        <w:pStyle w:val="Caption"/>
      </w:pPr>
      <w:r>
        <w:t xml:space="preserve">Figure </w:t>
      </w:r>
      <w:fldSimple w:instr=" SEQ Figure \* ARABIC ">
        <w:r w:rsidR="004F080E">
          <w:rPr>
            <w:noProof/>
          </w:rPr>
          <w:t>12</w:t>
        </w:r>
      </w:fldSimple>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proofErr w:type="spellStart"/>
      <w:r w:rsidR="00FD54C2">
        <w:t>P</w:t>
      </w:r>
      <w:r w:rsidR="003854A0">
        <w:t>y</w:t>
      </w:r>
      <w:r w:rsidR="0011454D">
        <w:t>l</w:t>
      </w:r>
      <w:r w:rsidR="003854A0">
        <w:t>int</w:t>
      </w:r>
      <w:proofErr w:type="spellEnd"/>
      <w:r w:rsidR="003854A0">
        <w:t xml:space="preserve">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2BDEE595" w:rsidR="0082297C" w:rsidRDefault="001D7C5E" w:rsidP="00C336DB">
      <w:r>
        <w:t xml:space="preserve">There are specific parts of the </w:t>
      </w:r>
      <w:r w:rsidR="00F70F13">
        <w:t xml:space="preserve">system that are </w:t>
      </w:r>
      <w:r w:rsidR="0003421B">
        <w:t xml:space="preserve">written but not in use. </w:t>
      </w:r>
      <w:r w:rsidR="006540C3">
        <w:t xml:space="preserve">One example of this is a function that </w:t>
      </w:r>
      <w:r w:rsidR="00243A5B">
        <w:t xml:space="preserve">produces a packet that can turn a </w:t>
      </w:r>
      <w:proofErr w:type="spellStart"/>
      <w:r w:rsidR="00243A5B">
        <w:t>WizBulb</w:t>
      </w:r>
      <w:proofErr w:type="spellEnd"/>
      <w:r w:rsidR="00243A5B">
        <w:t xml:space="preserve">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4741DCA1"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2B31E3">
        <w:t xml:space="preserve">the system.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0"/>
                    <a:stretch>
                      <a:fillRect/>
                    </a:stretch>
                  </pic:blipFill>
                  <pic:spPr>
                    <a:xfrm>
                      <a:off x="0" y="0"/>
                      <a:ext cx="5759450" cy="5589905"/>
                    </a:xfrm>
                    <a:prstGeom prst="rect">
                      <a:avLst/>
                    </a:prstGeom>
                  </pic:spPr>
                </pic:pic>
              </a:graphicData>
            </a:graphic>
          </wp:inline>
        </w:drawing>
      </w:r>
    </w:p>
    <w:p w14:paraId="7BBFC1F1" w14:textId="53A0DCAE" w:rsidR="006A068D" w:rsidRDefault="004F080E" w:rsidP="004F080E">
      <w:pPr>
        <w:pStyle w:val="Caption"/>
      </w:pPr>
      <w:r>
        <w:t xml:space="preserve">Figure </w:t>
      </w:r>
      <w:fldSimple w:instr=" SEQ Figure \* ARABIC ">
        <w:r>
          <w:rPr>
            <w:noProof/>
          </w:rPr>
          <w:t>13</w:t>
        </w:r>
      </w:fldSimple>
      <w:r>
        <w:t xml:space="preserve"> - Example of Pull Request </w:t>
      </w:r>
      <w:proofErr w:type="spellStart"/>
      <w:r>
        <w:t>Tempalate</w:t>
      </w:r>
      <w:proofErr w:type="spellEnd"/>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On top of that, the CI is able to handle other automations</w:t>
      </w:r>
      <w:r w:rsidR="008C339E">
        <w:t xml:space="preserve"> that </w:t>
      </w:r>
      <w:r w:rsidR="00CD4574">
        <w:t xml:space="preserve">are helpful to maintaining an </w:t>
      </w:r>
      <w:r w:rsidR="00AC7C99">
        <w:t>awareness of the state of the code in the repository</w:t>
      </w:r>
      <w:r w:rsidR="00CA4357">
        <w:t xml:space="preserve">, such as the </w:t>
      </w:r>
      <w:proofErr w:type="spellStart"/>
      <w:r w:rsidR="00CA4357">
        <w:t>Pylint</w:t>
      </w:r>
      <w:proofErr w:type="spellEnd"/>
      <w:r w:rsidR="00CA4357">
        <w:t xml:space="preserve"> badge</w:t>
      </w:r>
      <w:r w:rsidR="001849AE">
        <w:t xml:space="preserve">, the coverage badge, and a badge that displays the status of the last CI run. </w:t>
      </w:r>
    </w:p>
    <w:p w14:paraId="54D7C610" w14:textId="07624CB0" w:rsidR="004F1562" w:rsidRDefault="004F1562">
      <w:r>
        <w:br w:type="page"/>
      </w:r>
    </w:p>
    <w:p w14:paraId="7ED0F7C8" w14:textId="1118697D" w:rsidR="00333EF3" w:rsidRDefault="00333EF3" w:rsidP="00333EF3">
      <w:pPr>
        <w:pStyle w:val="Heading1"/>
        <w:numPr>
          <w:ilvl w:val="0"/>
          <w:numId w:val="15"/>
        </w:numPr>
      </w:pPr>
      <w:bookmarkStart w:id="9" w:name="_Toc196508480"/>
      <w:r>
        <w:lastRenderedPageBreak/>
        <w:t>Testing</w:t>
      </w:r>
      <w:bookmarkEnd w:id="9"/>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Default="00DE1756" w:rsidP="00DE1756">
      <w:pPr>
        <w:pStyle w:val="Heading2"/>
        <w:numPr>
          <w:ilvl w:val="1"/>
          <w:numId w:val="15"/>
        </w:numPr>
      </w:pPr>
      <w:bookmarkStart w:id="10" w:name="_Toc196508481"/>
      <w:r>
        <w:t>Automated Testin</w:t>
      </w:r>
      <w:r w:rsidR="008A3615">
        <w:t>g</w:t>
      </w:r>
      <w:bookmarkEnd w:id="10"/>
    </w:p>
    <w:p w14:paraId="6C6C067D" w14:textId="29B535A9" w:rsidR="008A3615" w:rsidRDefault="00367DC5" w:rsidP="008A3615">
      <w:r>
        <w:t>Most of</w:t>
      </w:r>
      <w:r w:rsidR="006A5243">
        <w:t xml:space="preserve"> the testing </w:t>
      </w:r>
      <w:r w:rsidR="000D48BE">
        <w:t xml:space="preserve">that has been carried out on the </w:t>
      </w:r>
      <w:r w:rsidR="00BF2ABA">
        <w:t>system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2136867D"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the system, as well as many of the functions that the user does not interact directly with. There ar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the system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599C78D1" w:rsidR="008B5262" w:rsidRDefault="008B5262" w:rsidP="008B5262">
      <w:pPr>
        <w:pStyle w:val="ListParagraph"/>
        <w:numPr>
          <w:ilvl w:val="0"/>
          <w:numId w:val="16"/>
        </w:numPr>
      </w:pPr>
      <w:r>
        <w:t>Install the system</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693176C8" w14:textId="77777777" w:rsidR="006E1DBD" w:rsidRDefault="006E1DBD" w:rsidP="008A3615"/>
    <w:p w14:paraId="68888175" w14:textId="60F09C6B" w:rsidR="009C47FC" w:rsidRPr="008A3615" w:rsidRDefault="009C47FC" w:rsidP="008A3615"/>
    <w:p w14:paraId="40C29318" w14:textId="77777777" w:rsidR="0078250D" w:rsidRDefault="0078250D"/>
    <w:p w14:paraId="0FAFB977" w14:textId="77777777" w:rsidR="0078250D" w:rsidRDefault="0078250D"/>
    <w:p w14:paraId="1374FDFA" w14:textId="77777777" w:rsidR="0078250D" w:rsidRDefault="0078250D"/>
    <w:p w14:paraId="593C44BE" w14:textId="77777777" w:rsidR="0078250D" w:rsidRDefault="0078250D"/>
    <w:p w14:paraId="686600FC" w14:textId="77777777" w:rsidR="0078250D" w:rsidRDefault="0078250D"/>
    <w:p w14:paraId="4B3AF314" w14:textId="77777777" w:rsidR="0078250D" w:rsidRDefault="0078250D"/>
    <w:p w14:paraId="2CE3C70D" w14:textId="77777777" w:rsidR="0078250D" w:rsidRDefault="0078250D"/>
    <w:p w14:paraId="0330C520" w14:textId="77777777" w:rsidR="0078250D" w:rsidRDefault="0078250D"/>
    <w:p w14:paraId="09742AEE" w14:textId="77777777" w:rsidR="0078250D" w:rsidRDefault="0078250D"/>
    <w:p w14:paraId="2FC1671F" w14:textId="77777777" w:rsidR="0078250D" w:rsidRDefault="0078250D"/>
    <w:p w14:paraId="2775F849" w14:textId="77777777" w:rsidR="0078250D" w:rsidRDefault="0078250D"/>
    <w:p w14:paraId="15BD9D3F" w14:textId="77777777" w:rsidR="0078250D" w:rsidRDefault="0078250D"/>
    <w:p w14:paraId="6BE2AA7E" w14:textId="77777777" w:rsidR="0078250D" w:rsidRDefault="0078250D"/>
    <w:p w14:paraId="0FACED5A" w14:textId="77777777" w:rsidR="0078250D" w:rsidRDefault="0078250D"/>
    <w:p w14:paraId="7CAF3742" w14:textId="71B38973" w:rsidR="00E56A47" w:rsidRDefault="00E56A47">
      <w:r>
        <w:br w:type="page"/>
      </w:r>
    </w:p>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6"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21"/>
      <w:footerReference w:type="default" r:id="rId2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1224D8" w14:textId="77777777" w:rsidR="00C41838" w:rsidRDefault="00C41838" w:rsidP="00175125">
      <w:pPr>
        <w:spacing w:after="0" w:line="240" w:lineRule="auto"/>
      </w:pPr>
      <w:r>
        <w:separator/>
      </w:r>
    </w:p>
  </w:endnote>
  <w:endnote w:type="continuationSeparator" w:id="0">
    <w:p w14:paraId="437DFFDD" w14:textId="77777777" w:rsidR="00C41838" w:rsidRDefault="00C41838" w:rsidP="00175125">
      <w:pPr>
        <w:spacing w:after="0" w:line="240" w:lineRule="auto"/>
      </w:pPr>
      <w:r>
        <w:continuationSeparator/>
      </w:r>
    </w:p>
  </w:endnote>
  <w:endnote w:type="continuationNotice" w:id="1">
    <w:p w14:paraId="100E900F" w14:textId="77777777" w:rsidR="00C41838" w:rsidRDefault="00C418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495C03" w14:textId="77777777" w:rsidR="00C41838" w:rsidRDefault="00C41838" w:rsidP="00175125">
      <w:pPr>
        <w:spacing w:after="0" w:line="240" w:lineRule="auto"/>
      </w:pPr>
      <w:r>
        <w:separator/>
      </w:r>
    </w:p>
  </w:footnote>
  <w:footnote w:type="continuationSeparator" w:id="0">
    <w:p w14:paraId="2E7B69F9" w14:textId="77777777" w:rsidR="00C41838" w:rsidRDefault="00C41838" w:rsidP="00175125">
      <w:pPr>
        <w:spacing w:after="0" w:line="240" w:lineRule="auto"/>
      </w:pPr>
      <w:r>
        <w:continuationSeparator/>
      </w:r>
    </w:p>
  </w:footnote>
  <w:footnote w:type="continuationNotice" w:id="1">
    <w:p w14:paraId="60C9EA59" w14:textId="77777777" w:rsidR="00C41838" w:rsidRDefault="00C4183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5"/>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4800"/>
    <w:rsid w:val="00006D12"/>
    <w:rsid w:val="000118DA"/>
    <w:rsid w:val="00011A79"/>
    <w:rsid w:val="00014A07"/>
    <w:rsid w:val="00020635"/>
    <w:rsid w:val="00021CD5"/>
    <w:rsid w:val="00023147"/>
    <w:rsid w:val="00023156"/>
    <w:rsid w:val="00025332"/>
    <w:rsid w:val="00025AE9"/>
    <w:rsid w:val="000303BD"/>
    <w:rsid w:val="00031F00"/>
    <w:rsid w:val="0003421B"/>
    <w:rsid w:val="000367C2"/>
    <w:rsid w:val="00040295"/>
    <w:rsid w:val="00040DD8"/>
    <w:rsid w:val="0004120C"/>
    <w:rsid w:val="00043505"/>
    <w:rsid w:val="0004761D"/>
    <w:rsid w:val="00050512"/>
    <w:rsid w:val="0005089B"/>
    <w:rsid w:val="00055AF5"/>
    <w:rsid w:val="00057C0B"/>
    <w:rsid w:val="000606F1"/>
    <w:rsid w:val="000643BA"/>
    <w:rsid w:val="00065348"/>
    <w:rsid w:val="00065F9B"/>
    <w:rsid w:val="0007205F"/>
    <w:rsid w:val="000720F7"/>
    <w:rsid w:val="00073D35"/>
    <w:rsid w:val="00080A56"/>
    <w:rsid w:val="00080AD2"/>
    <w:rsid w:val="0008191E"/>
    <w:rsid w:val="00082805"/>
    <w:rsid w:val="00083903"/>
    <w:rsid w:val="00085A5E"/>
    <w:rsid w:val="00097DBD"/>
    <w:rsid w:val="000A2D38"/>
    <w:rsid w:val="000A4695"/>
    <w:rsid w:val="000A5C24"/>
    <w:rsid w:val="000A78AD"/>
    <w:rsid w:val="000B1C07"/>
    <w:rsid w:val="000B5C87"/>
    <w:rsid w:val="000C380A"/>
    <w:rsid w:val="000C59BF"/>
    <w:rsid w:val="000C67E3"/>
    <w:rsid w:val="000C6D3D"/>
    <w:rsid w:val="000C7E10"/>
    <w:rsid w:val="000D2A35"/>
    <w:rsid w:val="000D48BE"/>
    <w:rsid w:val="000D6FF1"/>
    <w:rsid w:val="000D72CF"/>
    <w:rsid w:val="000E1893"/>
    <w:rsid w:val="000E3626"/>
    <w:rsid w:val="000E58A5"/>
    <w:rsid w:val="000E6EF7"/>
    <w:rsid w:val="000F2945"/>
    <w:rsid w:val="000F4211"/>
    <w:rsid w:val="00103D70"/>
    <w:rsid w:val="001043BB"/>
    <w:rsid w:val="00107AAE"/>
    <w:rsid w:val="00110EAA"/>
    <w:rsid w:val="00111C74"/>
    <w:rsid w:val="00112194"/>
    <w:rsid w:val="0011454D"/>
    <w:rsid w:val="00116DD0"/>
    <w:rsid w:val="00123177"/>
    <w:rsid w:val="001266D3"/>
    <w:rsid w:val="00131E3D"/>
    <w:rsid w:val="00133910"/>
    <w:rsid w:val="0013408D"/>
    <w:rsid w:val="00135E3F"/>
    <w:rsid w:val="001369BF"/>
    <w:rsid w:val="00141ABF"/>
    <w:rsid w:val="00142004"/>
    <w:rsid w:val="001510B6"/>
    <w:rsid w:val="001529B5"/>
    <w:rsid w:val="00153056"/>
    <w:rsid w:val="00155614"/>
    <w:rsid w:val="00160168"/>
    <w:rsid w:val="00163CA8"/>
    <w:rsid w:val="00167A9E"/>
    <w:rsid w:val="00172AA2"/>
    <w:rsid w:val="00175125"/>
    <w:rsid w:val="001776E5"/>
    <w:rsid w:val="0018198F"/>
    <w:rsid w:val="001844B1"/>
    <w:rsid w:val="001849AE"/>
    <w:rsid w:val="00184D33"/>
    <w:rsid w:val="0018763F"/>
    <w:rsid w:val="00191FAA"/>
    <w:rsid w:val="00194B99"/>
    <w:rsid w:val="00194CFB"/>
    <w:rsid w:val="001950FD"/>
    <w:rsid w:val="00196868"/>
    <w:rsid w:val="001A01AB"/>
    <w:rsid w:val="001A0A03"/>
    <w:rsid w:val="001A0E46"/>
    <w:rsid w:val="001A3858"/>
    <w:rsid w:val="001A4279"/>
    <w:rsid w:val="001A6086"/>
    <w:rsid w:val="001B361B"/>
    <w:rsid w:val="001B3F33"/>
    <w:rsid w:val="001B444A"/>
    <w:rsid w:val="001B4768"/>
    <w:rsid w:val="001B5175"/>
    <w:rsid w:val="001B7C1C"/>
    <w:rsid w:val="001C06FB"/>
    <w:rsid w:val="001C29A0"/>
    <w:rsid w:val="001C3E0D"/>
    <w:rsid w:val="001C7BD8"/>
    <w:rsid w:val="001D05F8"/>
    <w:rsid w:val="001D0BF7"/>
    <w:rsid w:val="001D1D08"/>
    <w:rsid w:val="001D69B6"/>
    <w:rsid w:val="001D7C5E"/>
    <w:rsid w:val="001E0377"/>
    <w:rsid w:val="001E2D99"/>
    <w:rsid w:val="001E66C0"/>
    <w:rsid w:val="001F11D9"/>
    <w:rsid w:val="001F25A6"/>
    <w:rsid w:val="001F43A9"/>
    <w:rsid w:val="001F7F70"/>
    <w:rsid w:val="0020408A"/>
    <w:rsid w:val="00207E55"/>
    <w:rsid w:val="00211085"/>
    <w:rsid w:val="00215C96"/>
    <w:rsid w:val="0021754A"/>
    <w:rsid w:val="002214C0"/>
    <w:rsid w:val="00221C91"/>
    <w:rsid w:val="002235E4"/>
    <w:rsid w:val="002237B7"/>
    <w:rsid w:val="00226A05"/>
    <w:rsid w:val="00227E05"/>
    <w:rsid w:val="002402DB"/>
    <w:rsid w:val="002404F5"/>
    <w:rsid w:val="00243702"/>
    <w:rsid w:val="00243A5B"/>
    <w:rsid w:val="00245DD4"/>
    <w:rsid w:val="002474FD"/>
    <w:rsid w:val="0025006B"/>
    <w:rsid w:val="00250A92"/>
    <w:rsid w:val="00252D61"/>
    <w:rsid w:val="002562BD"/>
    <w:rsid w:val="002630FF"/>
    <w:rsid w:val="00263850"/>
    <w:rsid w:val="002640DB"/>
    <w:rsid w:val="0027131E"/>
    <w:rsid w:val="00271AA9"/>
    <w:rsid w:val="00275104"/>
    <w:rsid w:val="002755A2"/>
    <w:rsid w:val="00275A97"/>
    <w:rsid w:val="00275AF2"/>
    <w:rsid w:val="00284A9A"/>
    <w:rsid w:val="002858D0"/>
    <w:rsid w:val="002874AD"/>
    <w:rsid w:val="00287E69"/>
    <w:rsid w:val="00292C56"/>
    <w:rsid w:val="00293FDE"/>
    <w:rsid w:val="00294951"/>
    <w:rsid w:val="00295927"/>
    <w:rsid w:val="00295DB2"/>
    <w:rsid w:val="002A3A52"/>
    <w:rsid w:val="002A7C7E"/>
    <w:rsid w:val="002B1B98"/>
    <w:rsid w:val="002B31E3"/>
    <w:rsid w:val="002B6DE1"/>
    <w:rsid w:val="002B74C4"/>
    <w:rsid w:val="002C583F"/>
    <w:rsid w:val="002C5A0A"/>
    <w:rsid w:val="002C6274"/>
    <w:rsid w:val="002C764E"/>
    <w:rsid w:val="002D137E"/>
    <w:rsid w:val="002D1F65"/>
    <w:rsid w:val="002D3034"/>
    <w:rsid w:val="002D44A7"/>
    <w:rsid w:val="002D634C"/>
    <w:rsid w:val="002E0832"/>
    <w:rsid w:val="002E208B"/>
    <w:rsid w:val="002E2490"/>
    <w:rsid w:val="002E43DC"/>
    <w:rsid w:val="002E4A17"/>
    <w:rsid w:val="002E726C"/>
    <w:rsid w:val="002E73C5"/>
    <w:rsid w:val="002E7D9D"/>
    <w:rsid w:val="002F2541"/>
    <w:rsid w:val="002F39AE"/>
    <w:rsid w:val="002F6D8D"/>
    <w:rsid w:val="002F6F54"/>
    <w:rsid w:val="00302AC0"/>
    <w:rsid w:val="0030332F"/>
    <w:rsid w:val="003033B8"/>
    <w:rsid w:val="00304D02"/>
    <w:rsid w:val="003057D8"/>
    <w:rsid w:val="00314ED6"/>
    <w:rsid w:val="00314F50"/>
    <w:rsid w:val="00315CCB"/>
    <w:rsid w:val="0031773E"/>
    <w:rsid w:val="003202C8"/>
    <w:rsid w:val="00320A33"/>
    <w:rsid w:val="00320F7F"/>
    <w:rsid w:val="003270C4"/>
    <w:rsid w:val="003309D8"/>
    <w:rsid w:val="0033394F"/>
    <w:rsid w:val="00333EB9"/>
    <w:rsid w:val="00333EF3"/>
    <w:rsid w:val="0033473A"/>
    <w:rsid w:val="0033601B"/>
    <w:rsid w:val="00353287"/>
    <w:rsid w:val="0035385B"/>
    <w:rsid w:val="003565D6"/>
    <w:rsid w:val="00360B65"/>
    <w:rsid w:val="00360FC4"/>
    <w:rsid w:val="00361DCE"/>
    <w:rsid w:val="00363538"/>
    <w:rsid w:val="00363A4C"/>
    <w:rsid w:val="00364AE1"/>
    <w:rsid w:val="00367DC5"/>
    <w:rsid w:val="00367F86"/>
    <w:rsid w:val="003713C7"/>
    <w:rsid w:val="0037241B"/>
    <w:rsid w:val="00375900"/>
    <w:rsid w:val="00380A3F"/>
    <w:rsid w:val="003849F8"/>
    <w:rsid w:val="003854A0"/>
    <w:rsid w:val="00387557"/>
    <w:rsid w:val="003877B4"/>
    <w:rsid w:val="003921C5"/>
    <w:rsid w:val="00392B06"/>
    <w:rsid w:val="00393DEB"/>
    <w:rsid w:val="00395DFE"/>
    <w:rsid w:val="003964DC"/>
    <w:rsid w:val="003B08D1"/>
    <w:rsid w:val="003B0A49"/>
    <w:rsid w:val="003B3BE3"/>
    <w:rsid w:val="003B4999"/>
    <w:rsid w:val="003C074A"/>
    <w:rsid w:val="003C36D9"/>
    <w:rsid w:val="003C3C17"/>
    <w:rsid w:val="003C3C4A"/>
    <w:rsid w:val="003C4C70"/>
    <w:rsid w:val="003C52B6"/>
    <w:rsid w:val="003D07BE"/>
    <w:rsid w:val="003D0F65"/>
    <w:rsid w:val="003D17E3"/>
    <w:rsid w:val="003D5D0C"/>
    <w:rsid w:val="003E3228"/>
    <w:rsid w:val="003E4764"/>
    <w:rsid w:val="003F10C6"/>
    <w:rsid w:val="003F1CEA"/>
    <w:rsid w:val="003F3235"/>
    <w:rsid w:val="003F5C43"/>
    <w:rsid w:val="003F6F07"/>
    <w:rsid w:val="00400475"/>
    <w:rsid w:val="00401A70"/>
    <w:rsid w:val="00403B6F"/>
    <w:rsid w:val="004077E6"/>
    <w:rsid w:val="00411DDD"/>
    <w:rsid w:val="00413427"/>
    <w:rsid w:val="00421E3B"/>
    <w:rsid w:val="00425CAB"/>
    <w:rsid w:val="00426DDB"/>
    <w:rsid w:val="00430987"/>
    <w:rsid w:val="00432308"/>
    <w:rsid w:val="00437EBB"/>
    <w:rsid w:val="00441447"/>
    <w:rsid w:val="00441E9F"/>
    <w:rsid w:val="004455C6"/>
    <w:rsid w:val="004500E1"/>
    <w:rsid w:val="0045531E"/>
    <w:rsid w:val="00461776"/>
    <w:rsid w:val="0046340D"/>
    <w:rsid w:val="004703B9"/>
    <w:rsid w:val="004714DC"/>
    <w:rsid w:val="00471D6C"/>
    <w:rsid w:val="00473100"/>
    <w:rsid w:val="0047789F"/>
    <w:rsid w:val="00477AFC"/>
    <w:rsid w:val="00477CFF"/>
    <w:rsid w:val="004839FD"/>
    <w:rsid w:val="00484BF8"/>
    <w:rsid w:val="00486D2D"/>
    <w:rsid w:val="004909A9"/>
    <w:rsid w:val="0049264A"/>
    <w:rsid w:val="00496684"/>
    <w:rsid w:val="004966F6"/>
    <w:rsid w:val="00496F4E"/>
    <w:rsid w:val="004A41A1"/>
    <w:rsid w:val="004A7BE0"/>
    <w:rsid w:val="004A7FE0"/>
    <w:rsid w:val="004B431E"/>
    <w:rsid w:val="004B684E"/>
    <w:rsid w:val="004B6C5B"/>
    <w:rsid w:val="004C3814"/>
    <w:rsid w:val="004C453E"/>
    <w:rsid w:val="004C45E7"/>
    <w:rsid w:val="004C4DAD"/>
    <w:rsid w:val="004C5BB1"/>
    <w:rsid w:val="004D1999"/>
    <w:rsid w:val="004D3718"/>
    <w:rsid w:val="004D3FF2"/>
    <w:rsid w:val="004D46B5"/>
    <w:rsid w:val="004D471C"/>
    <w:rsid w:val="004D490E"/>
    <w:rsid w:val="004D50C8"/>
    <w:rsid w:val="004E0B04"/>
    <w:rsid w:val="004E1A38"/>
    <w:rsid w:val="004E30C9"/>
    <w:rsid w:val="004F080E"/>
    <w:rsid w:val="004F13E8"/>
    <w:rsid w:val="004F1562"/>
    <w:rsid w:val="004F168B"/>
    <w:rsid w:val="004F4C11"/>
    <w:rsid w:val="004F6630"/>
    <w:rsid w:val="00501454"/>
    <w:rsid w:val="00502973"/>
    <w:rsid w:val="005057D2"/>
    <w:rsid w:val="00507222"/>
    <w:rsid w:val="005109CC"/>
    <w:rsid w:val="0051366D"/>
    <w:rsid w:val="005146D2"/>
    <w:rsid w:val="0052108D"/>
    <w:rsid w:val="0052270C"/>
    <w:rsid w:val="00522925"/>
    <w:rsid w:val="00523757"/>
    <w:rsid w:val="005279EA"/>
    <w:rsid w:val="00527D73"/>
    <w:rsid w:val="00530A86"/>
    <w:rsid w:val="0053152F"/>
    <w:rsid w:val="00532486"/>
    <w:rsid w:val="005358D4"/>
    <w:rsid w:val="005375CC"/>
    <w:rsid w:val="0054269F"/>
    <w:rsid w:val="00542D55"/>
    <w:rsid w:val="00543510"/>
    <w:rsid w:val="00544E75"/>
    <w:rsid w:val="0054585C"/>
    <w:rsid w:val="0055128B"/>
    <w:rsid w:val="005538EF"/>
    <w:rsid w:val="00553EE1"/>
    <w:rsid w:val="00561A83"/>
    <w:rsid w:val="005633F1"/>
    <w:rsid w:val="00564AF7"/>
    <w:rsid w:val="005660AA"/>
    <w:rsid w:val="0056755F"/>
    <w:rsid w:val="005702DC"/>
    <w:rsid w:val="0057439D"/>
    <w:rsid w:val="0057615D"/>
    <w:rsid w:val="00581A86"/>
    <w:rsid w:val="00581D62"/>
    <w:rsid w:val="005821EB"/>
    <w:rsid w:val="005829B4"/>
    <w:rsid w:val="0058631D"/>
    <w:rsid w:val="00587C82"/>
    <w:rsid w:val="00587FD6"/>
    <w:rsid w:val="00590D5A"/>
    <w:rsid w:val="00591B4F"/>
    <w:rsid w:val="005938E4"/>
    <w:rsid w:val="00594E2C"/>
    <w:rsid w:val="00595402"/>
    <w:rsid w:val="0059554B"/>
    <w:rsid w:val="005960E5"/>
    <w:rsid w:val="005A04EC"/>
    <w:rsid w:val="005A432E"/>
    <w:rsid w:val="005A5C1D"/>
    <w:rsid w:val="005A7AF4"/>
    <w:rsid w:val="005B1221"/>
    <w:rsid w:val="005B41F0"/>
    <w:rsid w:val="005C160C"/>
    <w:rsid w:val="005C207C"/>
    <w:rsid w:val="005C29D8"/>
    <w:rsid w:val="005C3BE3"/>
    <w:rsid w:val="005C510A"/>
    <w:rsid w:val="005C5E1B"/>
    <w:rsid w:val="005C7FBF"/>
    <w:rsid w:val="005D2F87"/>
    <w:rsid w:val="005D3BBF"/>
    <w:rsid w:val="005D6397"/>
    <w:rsid w:val="005E133C"/>
    <w:rsid w:val="005E7969"/>
    <w:rsid w:val="005F04D9"/>
    <w:rsid w:val="005F28C5"/>
    <w:rsid w:val="00600873"/>
    <w:rsid w:val="006014B1"/>
    <w:rsid w:val="0060587B"/>
    <w:rsid w:val="00606B67"/>
    <w:rsid w:val="00607F94"/>
    <w:rsid w:val="006136FD"/>
    <w:rsid w:val="0062045C"/>
    <w:rsid w:val="00621CB3"/>
    <w:rsid w:val="00626FE6"/>
    <w:rsid w:val="00627AE5"/>
    <w:rsid w:val="00630DD4"/>
    <w:rsid w:val="00640F67"/>
    <w:rsid w:val="006435EB"/>
    <w:rsid w:val="00643FDE"/>
    <w:rsid w:val="0064518A"/>
    <w:rsid w:val="00647359"/>
    <w:rsid w:val="00647DED"/>
    <w:rsid w:val="006530DD"/>
    <w:rsid w:val="00653667"/>
    <w:rsid w:val="006540C3"/>
    <w:rsid w:val="00661F48"/>
    <w:rsid w:val="00663E94"/>
    <w:rsid w:val="00667412"/>
    <w:rsid w:val="0067114F"/>
    <w:rsid w:val="006735C1"/>
    <w:rsid w:val="006735F1"/>
    <w:rsid w:val="006764F5"/>
    <w:rsid w:val="00677410"/>
    <w:rsid w:val="00687125"/>
    <w:rsid w:val="0068785A"/>
    <w:rsid w:val="006912ED"/>
    <w:rsid w:val="00693AFE"/>
    <w:rsid w:val="00693B76"/>
    <w:rsid w:val="0069657D"/>
    <w:rsid w:val="00697DB7"/>
    <w:rsid w:val="006A068D"/>
    <w:rsid w:val="006A1E82"/>
    <w:rsid w:val="006A4BC1"/>
    <w:rsid w:val="006A5243"/>
    <w:rsid w:val="006A5343"/>
    <w:rsid w:val="006A69B9"/>
    <w:rsid w:val="006A7A09"/>
    <w:rsid w:val="006B21F3"/>
    <w:rsid w:val="006B3783"/>
    <w:rsid w:val="006B4147"/>
    <w:rsid w:val="006B4495"/>
    <w:rsid w:val="006B46B2"/>
    <w:rsid w:val="006B50F4"/>
    <w:rsid w:val="006C24D0"/>
    <w:rsid w:val="006C3667"/>
    <w:rsid w:val="006C39FC"/>
    <w:rsid w:val="006D100B"/>
    <w:rsid w:val="006D3399"/>
    <w:rsid w:val="006D5586"/>
    <w:rsid w:val="006E011C"/>
    <w:rsid w:val="006E1847"/>
    <w:rsid w:val="006E1DBD"/>
    <w:rsid w:val="006E46B5"/>
    <w:rsid w:val="006F10A0"/>
    <w:rsid w:val="006F1D65"/>
    <w:rsid w:val="006F4432"/>
    <w:rsid w:val="006F4490"/>
    <w:rsid w:val="006F4960"/>
    <w:rsid w:val="006F4E57"/>
    <w:rsid w:val="006F6BA9"/>
    <w:rsid w:val="006F7C45"/>
    <w:rsid w:val="00702FC9"/>
    <w:rsid w:val="00704468"/>
    <w:rsid w:val="007044A9"/>
    <w:rsid w:val="007077FE"/>
    <w:rsid w:val="00707D28"/>
    <w:rsid w:val="00712A39"/>
    <w:rsid w:val="00716F5F"/>
    <w:rsid w:val="00721452"/>
    <w:rsid w:val="00724685"/>
    <w:rsid w:val="0072481B"/>
    <w:rsid w:val="00730C78"/>
    <w:rsid w:val="0073524C"/>
    <w:rsid w:val="007376FE"/>
    <w:rsid w:val="00740414"/>
    <w:rsid w:val="007435C4"/>
    <w:rsid w:val="00743A82"/>
    <w:rsid w:val="00744B0F"/>
    <w:rsid w:val="00745E81"/>
    <w:rsid w:val="00746917"/>
    <w:rsid w:val="00750049"/>
    <w:rsid w:val="00760B6C"/>
    <w:rsid w:val="007655C2"/>
    <w:rsid w:val="007657D0"/>
    <w:rsid w:val="00772B5B"/>
    <w:rsid w:val="0078250D"/>
    <w:rsid w:val="00782B65"/>
    <w:rsid w:val="0078429B"/>
    <w:rsid w:val="007855CE"/>
    <w:rsid w:val="00792B85"/>
    <w:rsid w:val="00796313"/>
    <w:rsid w:val="00797699"/>
    <w:rsid w:val="007A778E"/>
    <w:rsid w:val="007A7EE2"/>
    <w:rsid w:val="007B3D90"/>
    <w:rsid w:val="007C1052"/>
    <w:rsid w:val="007C1E63"/>
    <w:rsid w:val="007C515B"/>
    <w:rsid w:val="007C6012"/>
    <w:rsid w:val="007C76EE"/>
    <w:rsid w:val="007C7D9B"/>
    <w:rsid w:val="007D1C4F"/>
    <w:rsid w:val="007D4EA0"/>
    <w:rsid w:val="007E226B"/>
    <w:rsid w:val="007E23B8"/>
    <w:rsid w:val="007E23F2"/>
    <w:rsid w:val="007E275E"/>
    <w:rsid w:val="007E3722"/>
    <w:rsid w:val="007E41C7"/>
    <w:rsid w:val="007E6582"/>
    <w:rsid w:val="007F598B"/>
    <w:rsid w:val="0080540D"/>
    <w:rsid w:val="008117A2"/>
    <w:rsid w:val="00813ABD"/>
    <w:rsid w:val="00815273"/>
    <w:rsid w:val="0081556D"/>
    <w:rsid w:val="0082297C"/>
    <w:rsid w:val="008261FB"/>
    <w:rsid w:val="00850F2E"/>
    <w:rsid w:val="00851EBC"/>
    <w:rsid w:val="0085750E"/>
    <w:rsid w:val="0085752D"/>
    <w:rsid w:val="00857D14"/>
    <w:rsid w:val="00857F1D"/>
    <w:rsid w:val="00861B31"/>
    <w:rsid w:val="008622D6"/>
    <w:rsid w:val="00862640"/>
    <w:rsid w:val="00866C9D"/>
    <w:rsid w:val="00873B47"/>
    <w:rsid w:val="008769BE"/>
    <w:rsid w:val="008773AB"/>
    <w:rsid w:val="0088077D"/>
    <w:rsid w:val="00881BBE"/>
    <w:rsid w:val="008822CB"/>
    <w:rsid w:val="008833B3"/>
    <w:rsid w:val="00887ED2"/>
    <w:rsid w:val="008911DF"/>
    <w:rsid w:val="00891569"/>
    <w:rsid w:val="00893937"/>
    <w:rsid w:val="00897CE4"/>
    <w:rsid w:val="008A1A51"/>
    <w:rsid w:val="008A2C59"/>
    <w:rsid w:val="008A3615"/>
    <w:rsid w:val="008A5C1D"/>
    <w:rsid w:val="008A5E2F"/>
    <w:rsid w:val="008B1D46"/>
    <w:rsid w:val="008B39A6"/>
    <w:rsid w:val="008B5262"/>
    <w:rsid w:val="008B7A28"/>
    <w:rsid w:val="008C052E"/>
    <w:rsid w:val="008C05AF"/>
    <w:rsid w:val="008C2A9A"/>
    <w:rsid w:val="008C339E"/>
    <w:rsid w:val="008C50AA"/>
    <w:rsid w:val="008C5A90"/>
    <w:rsid w:val="008D2060"/>
    <w:rsid w:val="008D2199"/>
    <w:rsid w:val="008D3CAA"/>
    <w:rsid w:val="008D72A8"/>
    <w:rsid w:val="008E0E10"/>
    <w:rsid w:val="008E1159"/>
    <w:rsid w:val="008E3E55"/>
    <w:rsid w:val="008E6781"/>
    <w:rsid w:val="00901031"/>
    <w:rsid w:val="0090363F"/>
    <w:rsid w:val="00904F01"/>
    <w:rsid w:val="009077A3"/>
    <w:rsid w:val="00910E71"/>
    <w:rsid w:val="009118B8"/>
    <w:rsid w:val="00913AD2"/>
    <w:rsid w:val="00913FC1"/>
    <w:rsid w:val="00914D57"/>
    <w:rsid w:val="009153BA"/>
    <w:rsid w:val="009154FB"/>
    <w:rsid w:val="0091727E"/>
    <w:rsid w:val="00921DC9"/>
    <w:rsid w:val="00922FFD"/>
    <w:rsid w:val="0092326C"/>
    <w:rsid w:val="00923CB2"/>
    <w:rsid w:val="0092456B"/>
    <w:rsid w:val="00925CAA"/>
    <w:rsid w:val="00927A37"/>
    <w:rsid w:val="009308E7"/>
    <w:rsid w:val="00933799"/>
    <w:rsid w:val="00942A8C"/>
    <w:rsid w:val="00946E44"/>
    <w:rsid w:val="00955F78"/>
    <w:rsid w:val="00957F76"/>
    <w:rsid w:val="009626BE"/>
    <w:rsid w:val="00970C7A"/>
    <w:rsid w:val="009714D7"/>
    <w:rsid w:val="00972A8F"/>
    <w:rsid w:val="00973A77"/>
    <w:rsid w:val="00977EE7"/>
    <w:rsid w:val="00981BAB"/>
    <w:rsid w:val="00986C67"/>
    <w:rsid w:val="00987449"/>
    <w:rsid w:val="00992F4D"/>
    <w:rsid w:val="009974FC"/>
    <w:rsid w:val="009A0007"/>
    <w:rsid w:val="009A443B"/>
    <w:rsid w:val="009B4515"/>
    <w:rsid w:val="009B5248"/>
    <w:rsid w:val="009B52E8"/>
    <w:rsid w:val="009B7CD0"/>
    <w:rsid w:val="009C0CAA"/>
    <w:rsid w:val="009C3E12"/>
    <w:rsid w:val="009C47FC"/>
    <w:rsid w:val="009C67F1"/>
    <w:rsid w:val="009D00D3"/>
    <w:rsid w:val="009D34C7"/>
    <w:rsid w:val="009D5481"/>
    <w:rsid w:val="009E4D45"/>
    <w:rsid w:val="009E777F"/>
    <w:rsid w:val="00A00585"/>
    <w:rsid w:val="00A01242"/>
    <w:rsid w:val="00A02E31"/>
    <w:rsid w:val="00A03476"/>
    <w:rsid w:val="00A132FC"/>
    <w:rsid w:val="00A13FF9"/>
    <w:rsid w:val="00A20683"/>
    <w:rsid w:val="00A2138D"/>
    <w:rsid w:val="00A21862"/>
    <w:rsid w:val="00A25DDC"/>
    <w:rsid w:val="00A25E28"/>
    <w:rsid w:val="00A31317"/>
    <w:rsid w:val="00A318AF"/>
    <w:rsid w:val="00A32BE2"/>
    <w:rsid w:val="00A33BE3"/>
    <w:rsid w:val="00A33FFF"/>
    <w:rsid w:val="00A41DF2"/>
    <w:rsid w:val="00A42252"/>
    <w:rsid w:val="00A46D57"/>
    <w:rsid w:val="00A522AC"/>
    <w:rsid w:val="00A53A0F"/>
    <w:rsid w:val="00A544E2"/>
    <w:rsid w:val="00A606A1"/>
    <w:rsid w:val="00A62F81"/>
    <w:rsid w:val="00A635F1"/>
    <w:rsid w:val="00A636E6"/>
    <w:rsid w:val="00A642C0"/>
    <w:rsid w:val="00A64B61"/>
    <w:rsid w:val="00A674A7"/>
    <w:rsid w:val="00A7188A"/>
    <w:rsid w:val="00A71B44"/>
    <w:rsid w:val="00A75625"/>
    <w:rsid w:val="00A75E0C"/>
    <w:rsid w:val="00A766C9"/>
    <w:rsid w:val="00A80619"/>
    <w:rsid w:val="00A84FD5"/>
    <w:rsid w:val="00A861D4"/>
    <w:rsid w:val="00A872C7"/>
    <w:rsid w:val="00A917D4"/>
    <w:rsid w:val="00A95ED4"/>
    <w:rsid w:val="00A95F52"/>
    <w:rsid w:val="00AA32A3"/>
    <w:rsid w:val="00AA33C5"/>
    <w:rsid w:val="00AB1D78"/>
    <w:rsid w:val="00AB1F61"/>
    <w:rsid w:val="00AB426A"/>
    <w:rsid w:val="00AB709B"/>
    <w:rsid w:val="00AC6F95"/>
    <w:rsid w:val="00AC7C99"/>
    <w:rsid w:val="00AD1631"/>
    <w:rsid w:val="00AD387D"/>
    <w:rsid w:val="00AD512A"/>
    <w:rsid w:val="00AD541D"/>
    <w:rsid w:val="00AE0CEF"/>
    <w:rsid w:val="00AE3C6F"/>
    <w:rsid w:val="00AE5599"/>
    <w:rsid w:val="00AE5EE3"/>
    <w:rsid w:val="00AF1559"/>
    <w:rsid w:val="00AF575C"/>
    <w:rsid w:val="00AF74D9"/>
    <w:rsid w:val="00B07748"/>
    <w:rsid w:val="00B07CFF"/>
    <w:rsid w:val="00B105CA"/>
    <w:rsid w:val="00B10DB6"/>
    <w:rsid w:val="00B11EFA"/>
    <w:rsid w:val="00B1210B"/>
    <w:rsid w:val="00B14103"/>
    <w:rsid w:val="00B14E2A"/>
    <w:rsid w:val="00B15DA1"/>
    <w:rsid w:val="00B24E22"/>
    <w:rsid w:val="00B2588A"/>
    <w:rsid w:val="00B266CB"/>
    <w:rsid w:val="00B27BCD"/>
    <w:rsid w:val="00B3185C"/>
    <w:rsid w:val="00B31B14"/>
    <w:rsid w:val="00B328CA"/>
    <w:rsid w:val="00B32E72"/>
    <w:rsid w:val="00B346CB"/>
    <w:rsid w:val="00B35B3C"/>
    <w:rsid w:val="00B362B3"/>
    <w:rsid w:val="00B369B8"/>
    <w:rsid w:val="00B47923"/>
    <w:rsid w:val="00B52947"/>
    <w:rsid w:val="00B531C8"/>
    <w:rsid w:val="00B5385B"/>
    <w:rsid w:val="00B6193F"/>
    <w:rsid w:val="00B62F2F"/>
    <w:rsid w:val="00B67CF2"/>
    <w:rsid w:val="00B73A3B"/>
    <w:rsid w:val="00B74F37"/>
    <w:rsid w:val="00B751D3"/>
    <w:rsid w:val="00B757FE"/>
    <w:rsid w:val="00B75A32"/>
    <w:rsid w:val="00B771A1"/>
    <w:rsid w:val="00B77837"/>
    <w:rsid w:val="00B923B3"/>
    <w:rsid w:val="00B94C85"/>
    <w:rsid w:val="00B95693"/>
    <w:rsid w:val="00B95EB6"/>
    <w:rsid w:val="00BA1657"/>
    <w:rsid w:val="00BA1FA0"/>
    <w:rsid w:val="00BA2878"/>
    <w:rsid w:val="00BA4682"/>
    <w:rsid w:val="00BB62B1"/>
    <w:rsid w:val="00BB6582"/>
    <w:rsid w:val="00BC0982"/>
    <w:rsid w:val="00BC25BB"/>
    <w:rsid w:val="00BC342D"/>
    <w:rsid w:val="00BC413D"/>
    <w:rsid w:val="00BC5466"/>
    <w:rsid w:val="00BD082C"/>
    <w:rsid w:val="00BD0B14"/>
    <w:rsid w:val="00BD6EE1"/>
    <w:rsid w:val="00BD7635"/>
    <w:rsid w:val="00BE1520"/>
    <w:rsid w:val="00BE445F"/>
    <w:rsid w:val="00BE6D81"/>
    <w:rsid w:val="00BE72A2"/>
    <w:rsid w:val="00BF0D3A"/>
    <w:rsid w:val="00BF2ABA"/>
    <w:rsid w:val="00BF311F"/>
    <w:rsid w:val="00BF4396"/>
    <w:rsid w:val="00BF5B48"/>
    <w:rsid w:val="00BF69D8"/>
    <w:rsid w:val="00C00EF3"/>
    <w:rsid w:val="00C02833"/>
    <w:rsid w:val="00C04FBC"/>
    <w:rsid w:val="00C068D0"/>
    <w:rsid w:val="00C0795F"/>
    <w:rsid w:val="00C22396"/>
    <w:rsid w:val="00C26E63"/>
    <w:rsid w:val="00C3174F"/>
    <w:rsid w:val="00C336DB"/>
    <w:rsid w:val="00C41838"/>
    <w:rsid w:val="00C44620"/>
    <w:rsid w:val="00C45F10"/>
    <w:rsid w:val="00C4695A"/>
    <w:rsid w:val="00C46B33"/>
    <w:rsid w:val="00C47D82"/>
    <w:rsid w:val="00C5215E"/>
    <w:rsid w:val="00C53BA7"/>
    <w:rsid w:val="00C546E3"/>
    <w:rsid w:val="00C562E6"/>
    <w:rsid w:val="00C57064"/>
    <w:rsid w:val="00C6403D"/>
    <w:rsid w:val="00C71E6D"/>
    <w:rsid w:val="00C72A3C"/>
    <w:rsid w:val="00C73847"/>
    <w:rsid w:val="00C77C26"/>
    <w:rsid w:val="00C83E24"/>
    <w:rsid w:val="00C83EA1"/>
    <w:rsid w:val="00C86F62"/>
    <w:rsid w:val="00C90D3A"/>
    <w:rsid w:val="00C913F8"/>
    <w:rsid w:val="00C92FC3"/>
    <w:rsid w:val="00C9355D"/>
    <w:rsid w:val="00C93912"/>
    <w:rsid w:val="00C94F91"/>
    <w:rsid w:val="00C96DA1"/>
    <w:rsid w:val="00CA023E"/>
    <w:rsid w:val="00CA0470"/>
    <w:rsid w:val="00CA20A0"/>
    <w:rsid w:val="00CA4357"/>
    <w:rsid w:val="00CA571F"/>
    <w:rsid w:val="00CA7287"/>
    <w:rsid w:val="00CA751F"/>
    <w:rsid w:val="00CA7663"/>
    <w:rsid w:val="00CB2955"/>
    <w:rsid w:val="00CC3F12"/>
    <w:rsid w:val="00CC5AD0"/>
    <w:rsid w:val="00CC6583"/>
    <w:rsid w:val="00CC737D"/>
    <w:rsid w:val="00CC7BDF"/>
    <w:rsid w:val="00CC7F27"/>
    <w:rsid w:val="00CD037C"/>
    <w:rsid w:val="00CD08DC"/>
    <w:rsid w:val="00CD0F0E"/>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41FA"/>
    <w:rsid w:val="00D048B3"/>
    <w:rsid w:val="00D06366"/>
    <w:rsid w:val="00D10B9E"/>
    <w:rsid w:val="00D165C7"/>
    <w:rsid w:val="00D20309"/>
    <w:rsid w:val="00D2392D"/>
    <w:rsid w:val="00D32D44"/>
    <w:rsid w:val="00D3592C"/>
    <w:rsid w:val="00D376A2"/>
    <w:rsid w:val="00D441B9"/>
    <w:rsid w:val="00D53EA9"/>
    <w:rsid w:val="00D60214"/>
    <w:rsid w:val="00D60265"/>
    <w:rsid w:val="00D6114F"/>
    <w:rsid w:val="00D61A88"/>
    <w:rsid w:val="00D64677"/>
    <w:rsid w:val="00D64B6C"/>
    <w:rsid w:val="00D732C2"/>
    <w:rsid w:val="00D74D32"/>
    <w:rsid w:val="00D77005"/>
    <w:rsid w:val="00D80018"/>
    <w:rsid w:val="00D80F11"/>
    <w:rsid w:val="00D811A9"/>
    <w:rsid w:val="00D8239B"/>
    <w:rsid w:val="00D8285F"/>
    <w:rsid w:val="00D82AC7"/>
    <w:rsid w:val="00D839FD"/>
    <w:rsid w:val="00D83FF4"/>
    <w:rsid w:val="00D92ABF"/>
    <w:rsid w:val="00D94020"/>
    <w:rsid w:val="00D959C7"/>
    <w:rsid w:val="00DA031A"/>
    <w:rsid w:val="00DA29E9"/>
    <w:rsid w:val="00DA2E0C"/>
    <w:rsid w:val="00DA520B"/>
    <w:rsid w:val="00DA5613"/>
    <w:rsid w:val="00DB03FF"/>
    <w:rsid w:val="00DB3AF3"/>
    <w:rsid w:val="00DB4CE6"/>
    <w:rsid w:val="00DB6CAB"/>
    <w:rsid w:val="00DB7F9E"/>
    <w:rsid w:val="00DC1859"/>
    <w:rsid w:val="00DC24BD"/>
    <w:rsid w:val="00DC3603"/>
    <w:rsid w:val="00DC3F8B"/>
    <w:rsid w:val="00DC4D9E"/>
    <w:rsid w:val="00DC5630"/>
    <w:rsid w:val="00DC69FE"/>
    <w:rsid w:val="00DC717C"/>
    <w:rsid w:val="00DD033B"/>
    <w:rsid w:val="00DD1242"/>
    <w:rsid w:val="00DD62BC"/>
    <w:rsid w:val="00DD6604"/>
    <w:rsid w:val="00DD6F13"/>
    <w:rsid w:val="00DE1156"/>
    <w:rsid w:val="00DE1756"/>
    <w:rsid w:val="00DE3A0F"/>
    <w:rsid w:val="00DE4B2E"/>
    <w:rsid w:val="00DE5184"/>
    <w:rsid w:val="00DE6F81"/>
    <w:rsid w:val="00DE7B95"/>
    <w:rsid w:val="00DF5153"/>
    <w:rsid w:val="00DF58F6"/>
    <w:rsid w:val="00DF5AF5"/>
    <w:rsid w:val="00E0066D"/>
    <w:rsid w:val="00E00D5E"/>
    <w:rsid w:val="00E01E8F"/>
    <w:rsid w:val="00E05A56"/>
    <w:rsid w:val="00E10A0A"/>
    <w:rsid w:val="00E10BC9"/>
    <w:rsid w:val="00E12678"/>
    <w:rsid w:val="00E12C7F"/>
    <w:rsid w:val="00E140CB"/>
    <w:rsid w:val="00E16057"/>
    <w:rsid w:val="00E165A5"/>
    <w:rsid w:val="00E20C4F"/>
    <w:rsid w:val="00E21F4C"/>
    <w:rsid w:val="00E248FD"/>
    <w:rsid w:val="00E249CE"/>
    <w:rsid w:val="00E44127"/>
    <w:rsid w:val="00E44A0B"/>
    <w:rsid w:val="00E456F2"/>
    <w:rsid w:val="00E459F4"/>
    <w:rsid w:val="00E4645E"/>
    <w:rsid w:val="00E53020"/>
    <w:rsid w:val="00E55863"/>
    <w:rsid w:val="00E56A47"/>
    <w:rsid w:val="00E60776"/>
    <w:rsid w:val="00E63395"/>
    <w:rsid w:val="00E63604"/>
    <w:rsid w:val="00E64FE1"/>
    <w:rsid w:val="00E654B9"/>
    <w:rsid w:val="00E65B77"/>
    <w:rsid w:val="00E71569"/>
    <w:rsid w:val="00E7402F"/>
    <w:rsid w:val="00E7594A"/>
    <w:rsid w:val="00E7742F"/>
    <w:rsid w:val="00E82FD4"/>
    <w:rsid w:val="00E862F0"/>
    <w:rsid w:val="00E868EA"/>
    <w:rsid w:val="00E87CDA"/>
    <w:rsid w:val="00EA07B5"/>
    <w:rsid w:val="00EA2A1F"/>
    <w:rsid w:val="00EA377F"/>
    <w:rsid w:val="00EA6070"/>
    <w:rsid w:val="00EA7BC4"/>
    <w:rsid w:val="00EB0EAE"/>
    <w:rsid w:val="00EB27E8"/>
    <w:rsid w:val="00EB40E9"/>
    <w:rsid w:val="00EB6219"/>
    <w:rsid w:val="00EB6D54"/>
    <w:rsid w:val="00EC5403"/>
    <w:rsid w:val="00EC7DEF"/>
    <w:rsid w:val="00ED1989"/>
    <w:rsid w:val="00ED1E2D"/>
    <w:rsid w:val="00ED36D6"/>
    <w:rsid w:val="00ED657E"/>
    <w:rsid w:val="00EE04DB"/>
    <w:rsid w:val="00EF0FFE"/>
    <w:rsid w:val="00EF1465"/>
    <w:rsid w:val="00EF2A90"/>
    <w:rsid w:val="00EF2B8F"/>
    <w:rsid w:val="00EF5FEB"/>
    <w:rsid w:val="00EF6E6C"/>
    <w:rsid w:val="00F000BE"/>
    <w:rsid w:val="00F005A3"/>
    <w:rsid w:val="00F01451"/>
    <w:rsid w:val="00F04192"/>
    <w:rsid w:val="00F045D5"/>
    <w:rsid w:val="00F0571A"/>
    <w:rsid w:val="00F05AC1"/>
    <w:rsid w:val="00F075F7"/>
    <w:rsid w:val="00F15861"/>
    <w:rsid w:val="00F17C23"/>
    <w:rsid w:val="00F209F4"/>
    <w:rsid w:val="00F223BB"/>
    <w:rsid w:val="00F225B3"/>
    <w:rsid w:val="00F24515"/>
    <w:rsid w:val="00F25D7F"/>
    <w:rsid w:val="00F31036"/>
    <w:rsid w:val="00F3454D"/>
    <w:rsid w:val="00F349C2"/>
    <w:rsid w:val="00F35269"/>
    <w:rsid w:val="00F417D4"/>
    <w:rsid w:val="00F41EBE"/>
    <w:rsid w:val="00F50886"/>
    <w:rsid w:val="00F55BB9"/>
    <w:rsid w:val="00F571F3"/>
    <w:rsid w:val="00F575AA"/>
    <w:rsid w:val="00F62B6E"/>
    <w:rsid w:val="00F62BA5"/>
    <w:rsid w:val="00F70317"/>
    <w:rsid w:val="00F70F13"/>
    <w:rsid w:val="00F77EA4"/>
    <w:rsid w:val="00F8040E"/>
    <w:rsid w:val="00F80C3B"/>
    <w:rsid w:val="00F81823"/>
    <w:rsid w:val="00F82FCD"/>
    <w:rsid w:val="00F833B5"/>
    <w:rsid w:val="00F8615E"/>
    <w:rsid w:val="00F87D9F"/>
    <w:rsid w:val="00F928FD"/>
    <w:rsid w:val="00F94C49"/>
    <w:rsid w:val="00F964DE"/>
    <w:rsid w:val="00F97C93"/>
    <w:rsid w:val="00FA0B53"/>
    <w:rsid w:val="00FA13A3"/>
    <w:rsid w:val="00FA6155"/>
    <w:rsid w:val="00FA7E99"/>
    <w:rsid w:val="00FB1F5A"/>
    <w:rsid w:val="00FB44A1"/>
    <w:rsid w:val="00FB71BE"/>
    <w:rsid w:val="00FC1260"/>
    <w:rsid w:val="00FC23D4"/>
    <w:rsid w:val="00FC6397"/>
    <w:rsid w:val="00FD0A24"/>
    <w:rsid w:val="00FD1EC2"/>
    <w:rsid w:val="00FD308A"/>
    <w:rsid w:val="00FD412C"/>
    <w:rsid w:val="00FD42FB"/>
    <w:rsid w:val="00FD54C2"/>
    <w:rsid w:val="00FD5FC0"/>
    <w:rsid w:val="00FD6164"/>
    <w:rsid w:val="00FD68E6"/>
    <w:rsid w:val="00FE03C5"/>
    <w:rsid w:val="00FE1F96"/>
    <w:rsid w:val="00FE337B"/>
    <w:rsid w:val="00FE544D"/>
    <w:rsid w:val="00FE7B05"/>
    <w:rsid w:val="00FF7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4828</TotalTime>
  <Pages>23</Pages>
  <Words>6741</Words>
  <Characters>3842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936</cp:revision>
  <cp:lastPrinted>2025-04-18T09:55:00Z</cp:lastPrinted>
  <dcterms:created xsi:type="dcterms:W3CDTF">2025-04-07T17:20:00Z</dcterms:created>
  <dcterms:modified xsi:type="dcterms:W3CDTF">2025-04-2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CykZfqt"/&gt;&lt;style id="http://www.zotero.org/styles/apa" locale="en-GB" hasBibliography="1" bibliographyStyleHasBeenSet="0"/&gt;&lt;prefs&gt;&lt;pref name="fieldType" value="Field"/&gt;&lt;/prefs&gt;&lt;/data&gt;</vt:lpwstr>
  </property>
</Properties>
</file>